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CAB8D" w14:textId="0B829C6C" w:rsidR="0045017B" w:rsidRDefault="0045017B" w:rsidP="0045017B">
      <w:pPr>
        <w:spacing w:line="480" w:lineRule="auto"/>
        <w:textAlignment w:val="baseline"/>
        <w:rPr>
          <w:b/>
          <w:bCs/>
          <w:color w:val="000000"/>
        </w:rPr>
      </w:pPr>
      <w:r w:rsidRPr="0045017B">
        <w:rPr>
          <w:b/>
          <w:bCs/>
          <w:color w:val="000000"/>
        </w:rPr>
        <w:t>Title</w:t>
      </w:r>
    </w:p>
    <w:p w14:paraId="629CD8C0" w14:textId="77777777" w:rsidR="0045017B" w:rsidRDefault="0045017B" w:rsidP="0045017B">
      <w:pPr>
        <w:spacing w:line="480" w:lineRule="auto"/>
        <w:textAlignment w:val="baseline"/>
        <w:rPr>
          <w:b/>
          <w:bCs/>
          <w:color w:val="000000"/>
        </w:rPr>
      </w:pPr>
    </w:p>
    <w:p w14:paraId="1E565019" w14:textId="13BD28A7" w:rsidR="0045017B" w:rsidRDefault="0045017B" w:rsidP="0045017B">
      <w:pPr>
        <w:spacing w:line="480" w:lineRule="auto"/>
        <w:jc w:val="both"/>
        <w:rPr>
          <w:bCs/>
          <w:vertAlign w:val="superscript"/>
        </w:rPr>
      </w:pPr>
      <w:commentRangeStart w:id="0"/>
      <w:r w:rsidRPr="000B4D61">
        <w:rPr>
          <w:bCs/>
        </w:rPr>
        <w:t>Ric DeSantiago</w:t>
      </w:r>
      <w:r w:rsidRPr="000B4D61">
        <w:rPr>
          <w:bCs/>
          <w:vertAlign w:val="superscript"/>
        </w:rPr>
        <w:t>1,2</w:t>
      </w:r>
      <w:r>
        <w:rPr>
          <w:bCs/>
          <w:vertAlign w:val="superscript"/>
        </w:rPr>
        <w:t>,</w:t>
      </w:r>
      <w:proofErr w:type="gramStart"/>
      <w:r>
        <w:rPr>
          <w:bCs/>
          <w:vertAlign w:val="superscript"/>
        </w:rPr>
        <w:t>3</w:t>
      </w:r>
      <w:proofErr w:type="gramEnd"/>
      <w:r>
        <w:rPr>
          <w:bCs/>
        </w:rPr>
        <w:t xml:space="preserve"> and</w:t>
      </w:r>
      <w:r w:rsidRPr="000B4D61">
        <w:rPr>
          <w:bCs/>
        </w:rPr>
        <w:t xml:space="preserve"> Jeremy D. Long</w:t>
      </w:r>
      <w:r w:rsidRPr="000B4D61">
        <w:rPr>
          <w:bCs/>
          <w:vertAlign w:val="superscript"/>
        </w:rPr>
        <w:t>1</w:t>
      </w:r>
      <w:r>
        <w:rPr>
          <w:bCs/>
          <w:vertAlign w:val="superscript"/>
        </w:rPr>
        <w:t>,2</w:t>
      </w:r>
      <w:commentRangeEnd w:id="0"/>
      <w:r>
        <w:rPr>
          <w:rStyle w:val="CommentReference"/>
          <w:rFonts w:asciiTheme="minorHAnsi" w:eastAsiaTheme="minorHAnsi" w:hAnsiTheme="minorHAnsi" w:cstheme="minorBidi"/>
          <w:kern w:val="2"/>
          <w14:ligatures w14:val="standardContextual"/>
        </w:rPr>
        <w:commentReference w:id="0"/>
      </w:r>
    </w:p>
    <w:p w14:paraId="45F51F37" w14:textId="77777777" w:rsidR="0045017B" w:rsidRDefault="0045017B" w:rsidP="0045017B">
      <w:pPr>
        <w:spacing w:line="480" w:lineRule="auto"/>
        <w:textAlignment w:val="baseline"/>
        <w:rPr>
          <w:b/>
          <w:bCs/>
          <w:color w:val="000000"/>
        </w:rPr>
      </w:pPr>
    </w:p>
    <w:p w14:paraId="1D7FAAB4"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5C46ABF"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1B3FF370" w14:textId="77777777" w:rsidR="0045017B" w:rsidRDefault="0045017B" w:rsidP="0045017B">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5890D2CC" w14:textId="056D1317" w:rsidR="0045017B" w:rsidRDefault="0045017B" w:rsidP="0045017B">
      <w:pPr>
        <w:spacing w:line="480" w:lineRule="auto"/>
        <w:textAlignment w:val="baseline"/>
        <w:rPr>
          <w:color w:val="000000"/>
        </w:rPr>
      </w:pPr>
    </w:p>
    <w:p w14:paraId="428E964C" w14:textId="77777777" w:rsidR="0045017B" w:rsidRDefault="0045017B" w:rsidP="0045017B">
      <w:pPr>
        <w:spacing w:line="480" w:lineRule="auto"/>
        <w:textAlignment w:val="baseline"/>
        <w:rPr>
          <w:color w:val="000000"/>
        </w:rPr>
      </w:pPr>
    </w:p>
    <w:p w14:paraId="1C97157B" w14:textId="77777777" w:rsidR="0045017B" w:rsidRDefault="0045017B" w:rsidP="0045017B">
      <w:pPr>
        <w:spacing w:line="480" w:lineRule="auto"/>
        <w:textAlignment w:val="baseline"/>
        <w:rPr>
          <w:color w:val="000000"/>
        </w:rPr>
      </w:pPr>
    </w:p>
    <w:p w14:paraId="722035F2" w14:textId="77777777" w:rsidR="0045017B" w:rsidRDefault="0045017B" w:rsidP="0045017B">
      <w:pPr>
        <w:spacing w:line="480" w:lineRule="auto"/>
        <w:textAlignment w:val="baseline"/>
        <w:rPr>
          <w:color w:val="000000"/>
        </w:rPr>
      </w:pPr>
    </w:p>
    <w:p w14:paraId="16C74826" w14:textId="77777777" w:rsidR="0045017B" w:rsidRDefault="0045017B" w:rsidP="0045017B">
      <w:pPr>
        <w:spacing w:line="480" w:lineRule="auto"/>
        <w:textAlignment w:val="baseline"/>
        <w:rPr>
          <w:color w:val="000000"/>
        </w:rPr>
      </w:pPr>
    </w:p>
    <w:p w14:paraId="5F2092BC" w14:textId="77777777" w:rsidR="0045017B" w:rsidRDefault="0045017B" w:rsidP="0045017B">
      <w:pPr>
        <w:spacing w:line="480" w:lineRule="auto"/>
        <w:textAlignment w:val="baseline"/>
        <w:rPr>
          <w:color w:val="000000"/>
        </w:rPr>
      </w:pPr>
    </w:p>
    <w:p w14:paraId="09E51471" w14:textId="77777777" w:rsidR="0045017B" w:rsidRDefault="0045017B" w:rsidP="0045017B">
      <w:pPr>
        <w:spacing w:line="480" w:lineRule="auto"/>
        <w:textAlignment w:val="baseline"/>
        <w:rPr>
          <w:color w:val="000000"/>
        </w:rPr>
      </w:pPr>
    </w:p>
    <w:p w14:paraId="646F78B1" w14:textId="77777777" w:rsidR="0045017B" w:rsidRDefault="0045017B" w:rsidP="0045017B">
      <w:pPr>
        <w:spacing w:line="480" w:lineRule="auto"/>
        <w:textAlignment w:val="baseline"/>
        <w:rPr>
          <w:color w:val="000000"/>
        </w:rPr>
      </w:pPr>
    </w:p>
    <w:p w14:paraId="7CE40E0B" w14:textId="77777777" w:rsidR="0045017B" w:rsidRDefault="0045017B" w:rsidP="0045017B">
      <w:pPr>
        <w:spacing w:line="480" w:lineRule="auto"/>
        <w:textAlignment w:val="baseline"/>
        <w:rPr>
          <w:color w:val="000000"/>
        </w:rPr>
      </w:pPr>
    </w:p>
    <w:p w14:paraId="72F122AF" w14:textId="77777777" w:rsidR="0045017B" w:rsidRDefault="0045017B" w:rsidP="0045017B">
      <w:pPr>
        <w:spacing w:line="480" w:lineRule="auto"/>
        <w:textAlignment w:val="baseline"/>
        <w:rPr>
          <w:color w:val="000000"/>
        </w:rPr>
      </w:pPr>
    </w:p>
    <w:p w14:paraId="3F958CE7" w14:textId="77777777" w:rsidR="0045017B" w:rsidRDefault="0045017B" w:rsidP="0045017B">
      <w:pPr>
        <w:spacing w:line="480" w:lineRule="auto"/>
        <w:textAlignment w:val="baseline"/>
        <w:rPr>
          <w:color w:val="000000"/>
        </w:rPr>
      </w:pPr>
    </w:p>
    <w:p w14:paraId="0F8B7BB3" w14:textId="77777777" w:rsidR="0045017B" w:rsidRDefault="0045017B" w:rsidP="0045017B">
      <w:pPr>
        <w:spacing w:line="480" w:lineRule="auto"/>
        <w:textAlignment w:val="baseline"/>
        <w:rPr>
          <w:color w:val="000000"/>
        </w:rPr>
      </w:pPr>
    </w:p>
    <w:p w14:paraId="1B0ED131" w14:textId="77777777" w:rsidR="0045017B" w:rsidRDefault="0045017B" w:rsidP="0045017B">
      <w:pPr>
        <w:spacing w:line="480" w:lineRule="auto"/>
        <w:textAlignment w:val="baseline"/>
        <w:rPr>
          <w:color w:val="000000"/>
        </w:rPr>
      </w:pPr>
    </w:p>
    <w:p w14:paraId="4D754367" w14:textId="77777777" w:rsidR="0045017B" w:rsidRDefault="0045017B" w:rsidP="0045017B">
      <w:pPr>
        <w:spacing w:line="480" w:lineRule="auto"/>
        <w:textAlignment w:val="baseline"/>
        <w:rPr>
          <w:color w:val="000000"/>
        </w:rPr>
      </w:pPr>
    </w:p>
    <w:p w14:paraId="13B7A247" w14:textId="77777777" w:rsidR="00160A8F" w:rsidRDefault="00160A8F" w:rsidP="0045017B">
      <w:pPr>
        <w:spacing w:line="480" w:lineRule="auto"/>
        <w:textAlignment w:val="baseline"/>
        <w:rPr>
          <w:color w:val="000000"/>
        </w:rPr>
      </w:pPr>
    </w:p>
    <w:p w14:paraId="3596BBF1" w14:textId="45A7C593" w:rsidR="008C5640" w:rsidRPr="008C5640" w:rsidRDefault="008C5640" w:rsidP="008C5640">
      <w:pPr>
        <w:textAlignment w:val="baseline"/>
        <w:rPr>
          <w:b/>
          <w:bCs/>
          <w:color w:val="000000"/>
        </w:rPr>
      </w:pPr>
      <w:r w:rsidRPr="008C5640">
        <w:rPr>
          <w:b/>
          <w:bCs/>
          <w:color w:val="000000"/>
        </w:rPr>
        <w:lastRenderedPageBreak/>
        <w:t>Abstract</w:t>
      </w:r>
    </w:p>
    <w:p w14:paraId="72B4CEA3" w14:textId="77777777" w:rsidR="008C5640" w:rsidRPr="008C5640" w:rsidRDefault="008C5640" w:rsidP="008C5640">
      <w:pPr>
        <w:textAlignment w:val="baseline"/>
        <w:rPr>
          <w:b/>
          <w:bCs/>
          <w:color w:val="000000"/>
        </w:rPr>
      </w:pPr>
      <w:r w:rsidRPr="008C5640">
        <w:rPr>
          <w:b/>
          <w:bCs/>
          <w:color w:val="000000"/>
        </w:rPr>
        <w:t>Introduction</w:t>
      </w:r>
    </w:p>
    <w:p w14:paraId="7D3D64EE" w14:textId="1BB79A82" w:rsidR="00E31BBC" w:rsidRPr="00026DB9" w:rsidRDefault="00E31BBC" w:rsidP="00E31BBC">
      <w:pPr>
        <w:rPr>
          <w:color w:val="000000"/>
        </w:rPr>
      </w:pPr>
    </w:p>
    <w:p w14:paraId="3755FBD1" w14:textId="12374AED"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T</w:t>
      </w:r>
      <w:r w:rsidR="00810213" w:rsidRPr="00026DB9">
        <w:rPr>
          <w:rFonts w:ascii="Times New Roman" w:eastAsia="Times New Roman" w:hAnsi="Times New Roman" w:cs="Times New Roman"/>
          <w:color w:val="000000"/>
          <w:kern w:val="0"/>
          <w14:ligatures w14:val="none"/>
        </w:rPr>
        <w:t xml:space="preserve"> (currently very weak)</w:t>
      </w:r>
    </w:p>
    <w:p w14:paraId="78AA566A"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patial subsidies shape food webs in recipient habitats</w:t>
      </w:r>
    </w:p>
    <w:p w14:paraId="39C22A60" w14:textId="6051A81F"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And: subsidies </w:t>
      </w:r>
      <w:r w:rsidR="00810213" w:rsidRPr="00026DB9">
        <w:rPr>
          <w:rFonts w:ascii="Times New Roman" w:eastAsia="Times New Roman" w:hAnsi="Times New Roman" w:cs="Times New Roman"/>
          <w:color w:val="000000"/>
          <w:kern w:val="0"/>
          <w14:ligatures w14:val="none"/>
        </w:rPr>
        <w:t xml:space="preserve">generally </w:t>
      </w:r>
      <w:r w:rsidRPr="00026DB9">
        <w:rPr>
          <w:rFonts w:ascii="Times New Roman" w:eastAsia="Times New Roman" w:hAnsi="Times New Roman" w:cs="Times New Roman"/>
          <w:color w:val="000000"/>
          <w:kern w:val="0"/>
          <w14:ligatures w14:val="none"/>
        </w:rPr>
        <w:t>have weak effects in forests</w:t>
      </w:r>
    </w:p>
    <w:p w14:paraId="68E0871B" w14:textId="6CD1A0F6"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But: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in the forest decomposes at a similar rate to beaches</w:t>
      </w:r>
    </w:p>
    <w:p w14:paraId="08ABF5AC" w14:textId="7429B9C9"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herefore: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subsidies impact the plant and arthropod communities at the beach and likely impact the microbe communities in the forest</w:t>
      </w:r>
    </w:p>
    <w:p w14:paraId="47FC7950"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Habitat subsidies shape food webs</w:t>
      </w:r>
    </w:p>
    <w:p w14:paraId="3BC6C3E3"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bsidy impacts are habitat-</w:t>
      </w:r>
      <w:proofErr w:type="gramStart"/>
      <w:r w:rsidRPr="00026DB9">
        <w:rPr>
          <w:rFonts w:ascii="Times New Roman" w:eastAsia="Times New Roman" w:hAnsi="Times New Roman" w:cs="Times New Roman"/>
          <w:color w:val="000000"/>
          <w:kern w:val="0"/>
          <w14:ligatures w14:val="none"/>
        </w:rPr>
        <w:t>specific</w:t>
      </w:r>
      <w:proofErr w:type="gramEnd"/>
    </w:p>
    <w:p w14:paraId="53559C6D"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mpacts differ depending on</w:t>
      </w:r>
    </w:p>
    <w:p w14:paraId="165EEDF2"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agnitude</w:t>
      </w:r>
    </w:p>
    <w:p w14:paraId="52DB296A"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Pulse timing</w:t>
      </w:r>
    </w:p>
    <w:p w14:paraId="3CD0B2CE"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Utilization </w:t>
      </w:r>
    </w:p>
    <w:p w14:paraId="04704864" w14:textId="77777777" w:rsidR="00810213"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rivers of habitat-specificity</w:t>
      </w:r>
    </w:p>
    <w:p w14:paraId="52CD968C" w14:textId="1846B42E"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iotic / biotic</w:t>
      </w:r>
    </w:p>
    <w:p w14:paraId="7F9C58E3" w14:textId="60DFB41F"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pply and timing</w:t>
      </w:r>
    </w:p>
    <w:p w14:paraId="2D6866DF" w14:textId="24FC1974" w:rsidR="00E31BBC"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Barriers / boundaries</w:t>
      </w:r>
    </w:p>
    <w:p w14:paraId="193F5148" w14:textId="6E3AE426"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Humans </w:t>
      </w:r>
      <w:r w:rsidR="00810213" w:rsidRPr="00026DB9">
        <w:rPr>
          <w:rFonts w:ascii="Times New Roman" w:eastAsia="Times New Roman" w:hAnsi="Times New Roman" w:cs="Times New Roman"/>
          <w:color w:val="000000"/>
          <w:kern w:val="0"/>
          <w14:ligatures w14:val="none"/>
        </w:rPr>
        <w:t xml:space="preserve">impacts on processes, supply, boundaries leading to increased </w:t>
      </w:r>
      <w:proofErr w:type="gramStart"/>
      <w:r w:rsidR="00810213" w:rsidRPr="00026DB9">
        <w:rPr>
          <w:rFonts w:ascii="Times New Roman" w:eastAsia="Times New Roman" w:hAnsi="Times New Roman" w:cs="Times New Roman"/>
          <w:color w:val="000000"/>
          <w:kern w:val="0"/>
          <w14:ligatures w14:val="none"/>
        </w:rPr>
        <w:t>subsidies</w:t>
      </w:r>
      <w:proofErr w:type="gramEnd"/>
      <w:r w:rsidR="00810213" w:rsidRPr="00026DB9">
        <w:rPr>
          <w:rFonts w:ascii="Times New Roman" w:eastAsia="Times New Roman" w:hAnsi="Times New Roman" w:cs="Times New Roman"/>
          <w:color w:val="000000"/>
          <w:kern w:val="0"/>
          <w14:ligatures w14:val="none"/>
        </w:rPr>
        <w:t xml:space="preserve"> </w:t>
      </w:r>
    </w:p>
    <w:p w14:paraId="2D1DE996" w14:textId="77777777" w:rsidR="00E31BBC" w:rsidRPr="00026DB9" w:rsidRDefault="00E31BBC" w:rsidP="00E31BBC">
      <w:pPr>
        <w:ind w:left="1440"/>
        <w:textAlignment w:val="baseline"/>
        <w:rPr>
          <w:color w:val="000000"/>
        </w:rPr>
      </w:pPr>
      <w:r w:rsidRPr="00026DB9">
        <w:rPr>
          <w:color w:val="000000"/>
        </w:rPr>
        <w:t>Fishing – Aquatic to Terrestrial</w:t>
      </w:r>
    </w:p>
    <w:p w14:paraId="6F96DC55" w14:textId="77777777" w:rsidR="00E31BBC" w:rsidRPr="00026DB9" w:rsidRDefault="00E31BBC" w:rsidP="00E31BBC">
      <w:pPr>
        <w:ind w:left="1440"/>
        <w:textAlignment w:val="baseline"/>
        <w:rPr>
          <w:color w:val="000000"/>
        </w:rPr>
      </w:pPr>
      <w:r w:rsidRPr="00026DB9">
        <w:rPr>
          <w:color w:val="000000"/>
        </w:rPr>
        <w:t>Eutrophication (Fertilizers, run-off, Sewage) – Terrestrial to aquatic</w:t>
      </w:r>
    </w:p>
    <w:p w14:paraId="098F959A" w14:textId="77777777" w:rsidR="00E31BBC" w:rsidRPr="00026DB9" w:rsidRDefault="00E31BBC" w:rsidP="00E31BBC">
      <w:pPr>
        <w:ind w:left="1440"/>
        <w:textAlignment w:val="baseline"/>
        <w:rPr>
          <w:color w:val="000000"/>
        </w:rPr>
      </w:pPr>
      <w:r w:rsidRPr="00026DB9">
        <w:rPr>
          <w:color w:val="000000"/>
        </w:rPr>
        <w:t>Dumping – Terrestrial to terrestrial</w:t>
      </w:r>
    </w:p>
    <w:p w14:paraId="646AFE00" w14:textId="77777777" w:rsidR="00E31BBC" w:rsidRPr="00026DB9" w:rsidRDefault="00E31BBC" w:rsidP="00E31BBC">
      <w:pPr>
        <w:ind w:left="1440"/>
        <w:textAlignment w:val="baseline"/>
        <w:rPr>
          <w:color w:val="000000"/>
        </w:rPr>
      </w:pPr>
      <w:r w:rsidRPr="00026DB9">
        <w:rPr>
          <w:color w:val="000000"/>
        </w:rPr>
        <w:t>Agriculture/Farming – Terrestrial to terrestrial</w:t>
      </w:r>
    </w:p>
    <w:p w14:paraId="779F23A8" w14:textId="77777777" w:rsidR="00E31BBC" w:rsidRPr="00026DB9" w:rsidRDefault="00E31BBC" w:rsidP="00E31BBC">
      <w:pPr>
        <w:ind w:left="1440"/>
        <w:textAlignment w:val="baseline"/>
        <w:rPr>
          <w:color w:val="000000"/>
        </w:rPr>
      </w:pPr>
      <w:r w:rsidRPr="00026DB9">
        <w:rPr>
          <w:color w:val="000000"/>
        </w:rPr>
        <w:t>Aquaculture- aquatic to aquatic</w:t>
      </w:r>
    </w:p>
    <w:p w14:paraId="2F27E62F" w14:textId="79ED135A" w:rsidR="00E31BBC" w:rsidRPr="00026DB9" w:rsidRDefault="00810213"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he human element in subsidies research is</w:t>
      </w:r>
      <w:r w:rsidR="00E31BBC" w:rsidRPr="00026DB9">
        <w:rPr>
          <w:rFonts w:ascii="Times New Roman" w:eastAsia="Times New Roman" w:hAnsi="Times New Roman" w:cs="Times New Roman"/>
          <w:color w:val="000000"/>
          <w:kern w:val="0"/>
          <w14:ligatures w14:val="none"/>
        </w:rPr>
        <w:t xml:space="preserve"> </w:t>
      </w:r>
      <w:proofErr w:type="gramStart"/>
      <w:r w:rsidR="00E31BBC" w:rsidRPr="00026DB9">
        <w:rPr>
          <w:rFonts w:ascii="Times New Roman" w:eastAsia="Times New Roman" w:hAnsi="Times New Roman" w:cs="Times New Roman"/>
          <w:color w:val="000000"/>
          <w:kern w:val="0"/>
          <w14:ligatures w14:val="none"/>
        </w:rPr>
        <w:t>understudied</w:t>
      </w:r>
      <w:proofErr w:type="gramEnd"/>
    </w:p>
    <w:p w14:paraId="28B6602F" w14:textId="4B6D6DC2"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Forests </w:t>
      </w:r>
      <w:r w:rsidR="00810213" w:rsidRPr="00026DB9">
        <w:rPr>
          <w:rFonts w:ascii="Times New Roman" w:eastAsia="Times New Roman" w:hAnsi="Times New Roman" w:cs="Times New Roman"/>
          <w:color w:val="000000"/>
          <w:kern w:val="0"/>
          <w14:ligatures w14:val="none"/>
        </w:rPr>
        <w:t xml:space="preserve">in Yucatan peninsula are less </w:t>
      </w:r>
      <w:proofErr w:type="gramStart"/>
      <w:r w:rsidR="00810213" w:rsidRPr="00026DB9">
        <w:rPr>
          <w:rFonts w:ascii="Times New Roman" w:eastAsia="Times New Roman" w:hAnsi="Times New Roman" w:cs="Times New Roman"/>
          <w:color w:val="000000"/>
          <w:kern w:val="0"/>
          <w14:ligatures w14:val="none"/>
        </w:rPr>
        <w:t>subsidized</w:t>
      </w:r>
      <w:proofErr w:type="gramEnd"/>
      <w:r w:rsidR="00810213" w:rsidRPr="00026DB9">
        <w:rPr>
          <w:rFonts w:ascii="Times New Roman" w:eastAsia="Times New Roman" w:hAnsi="Times New Roman" w:cs="Times New Roman"/>
          <w:color w:val="000000"/>
          <w:kern w:val="0"/>
          <w14:ligatures w14:val="none"/>
        </w:rPr>
        <w:t xml:space="preserve"> </w:t>
      </w:r>
    </w:p>
    <w:p w14:paraId="7794AD02"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Less nutrient limitation</w:t>
      </w:r>
    </w:p>
    <w:p w14:paraId="1DBE1FF0"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atural boundaries</w:t>
      </w:r>
    </w:p>
    <w:p w14:paraId="21DBF78E"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mpacts may differ if “subsidy” is not </w:t>
      </w:r>
      <w:proofErr w:type="gramStart"/>
      <w:r w:rsidRPr="00026DB9">
        <w:rPr>
          <w:rFonts w:ascii="Times New Roman" w:eastAsia="Times New Roman" w:hAnsi="Times New Roman" w:cs="Times New Roman"/>
          <w:color w:val="000000"/>
          <w:kern w:val="0"/>
          <w14:ligatures w14:val="none"/>
        </w:rPr>
        <w:t>utilized</w:t>
      </w:r>
      <w:proofErr w:type="gramEnd"/>
    </w:p>
    <w:p w14:paraId="0EB4D35D"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 impacts may be species </w:t>
      </w:r>
      <w:proofErr w:type="gramStart"/>
      <w:r w:rsidRPr="00026DB9">
        <w:rPr>
          <w:rFonts w:ascii="Times New Roman" w:eastAsia="Times New Roman" w:hAnsi="Times New Roman" w:cs="Times New Roman"/>
          <w:color w:val="000000"/>
          <w:kern w:val="0"/>
          <w14:ligatures w14:val="none"/>
        </w:rPr>
        <w:t>dependent</w:t>
      </w:r>
      <w:proofErr w:type="gramEnd"/>
    </w:p>
    <w:p w14:paraId="4A1D42EB"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What we did:</w:t>
      </w:r>
    </w:p>
    <w:p w14:paraId="5FD5DC7F" w14:textId="77777777" w:rsidR="00004B94" w:rsidRPr="00026DB9" w:rsidRDefault="00004B94"/>
    <w:p w14:paraId="4697118A" w14:textId="77777777" w:rsidR="00300E0B" w:rsidRDefault="00300E0B" w:rsidP="00DF52BE">
      <w:pPr>
        <w:spacing w:line="480" w:lineRule="auto"/>
        <w:rPr>
          <w:b/>
          <w:bCs/>
        </w:rPr>
      </w:pPr>
    </w:p>
    <w:p w14:paraId="0A003774" w14:textId="77777777" w:rsidR="00300E0B" w:rsidRDefault="00300E0B" w:rsidP="00DF52BE">
      <w:pPr>
        <w:spacing w:line="480" w:lineRule="auto"/>
        <w:rPr>
          <w:b/>
          <w:bCs/>
        </w:rPr>
      </w:pPr>
    </w:p>
    <w:p w14:paraId="2B553167" w14:textId="77777777" w:rsidR="00300E0B" w:rsidRDefault="00300E0B" w:rsidP="00DF52BE">
      <w:pPr>
        <w:spacing w:line="480" w:lineRule="auto"/>
        <w:rPr>
          <w:b/>
          <w:bCs/>
        </w:rPr>
      </w:pPr>
    </w:p>
    <w:p w14:paraId="760EE889" w14:textId="77777777" w:rsidR="00300E0B" w:rsidRDefault="00300E0B" w:rsidP="00DF52BE">
      <w:pPr>
        <w:spacing w:line="480" w:lineRule="auto"/>
        <w:rPr>
          <w:b/>
          <w:bCs/>
        </w:rPr>
      </w:pPr>
    </w:p>
    <w:p w14:paraId="487B9497" w14:textId="77777777" w:rsidR="00300E0B" w:rsidRDefault="00300E0B" w:rsidP="00DF52BE">
      <w:pPr>
        <w:spacing w:line="480" w:lineRule="auto"/>
        <w:rPr>
          <w:b/>
          <w:bCs/>
        </w:rPr>
      </w:pPr>
    </w:p>
    <w:p w14:paraId="29D2D752" w14:textId="77777777" w:rsidR="00300E0B" w:rsidRDefault="00300E0B" w:rsidP="00DF52BE">
      <w:pPr>
        <w:spacing w:line="480" w:lineRule="auto"/>
        <w:rPr>
          <w:b/>
          <w:bCs/>
        </w:rPr>
      </w:pPr>
    </w:p>
    <w:p w14:paraId="186A65BC" w14:textId="77777777" w:rsidR="0045017B" w:rsidRDefault="0045017B" w:rsidP="00DF52BE">
      <w:pPr>
        <w:spacing w:line="480" w:lineRule="auto"/>
        <w:rPr>
          <w:b/>
          <w:bCs/>
        </w:rPr>
      </w:pPr>
    </w:p>
    <w:p w14:paraId="6C038403" w14:textId="569E77E5" w:rsidR="00810213" w:rsidRPr="00026DB9" w:rsidRDefault="00810213" w:rsidP="00DF52BE">
      <w:pPr>
        <w:spacing w:line="480" w:lineRule="auto"/>
        <w:rPr>
          <w:b/>
          <w:bCs/>
        </w:rPr>
      </w:pPr>
      <w:r w:rsidRPr="00026DB9">
        <w:rPr>
          <w:b/>
          <w:bCs/>
        </w:rPr>
        <w:lastRenderedPageBreak/>
        <w:t xml:space="preserve">Methods </w:t>
      </w:r>
    </w:p>
    <w:p w14:paraId="783F946B" w14:textId="6AB22C3F" w:rsidR="00CF5B7D" w:rsidRDefault="006A6726" w:rsidP="00DF52BE">
      <w:pPr>
        <w:spacing w:line="480" w:lineRule="auto"/>
        <w:rPr>
          <w:b/>
          <w:bCs/>
        </w:rPr>
      </w:pPr>
      <w:r>
        <w:rPr>
          <w:b/>
          <w:bCs/>
        </w:rPr>
        <w:t>S</w:t>
      </w:r>
      <w:r w:rsidR="006132AE" w:rsidRPr="006A6726">
        <w:rPr>
          <w:b/>
          <w:bCs/>
        </w:rPr>
        <w:t>argasso</w:t>
      </w:r>
      <w:r w:rsidR="00CF5B7D" w:rsidRPr="00026DB9">
        <w:rPr>
          <w:b/>
          <w:bCs/>
          <w:i/>
          <w:iCs/>
        </w:rPr>
        <w:t xml:space="preserve"> </w:t>
      </w:r>
      <w:r w:rsidR="00C47D2C">
        <w:rPr>
          <w:b/>
          <w:bCs/>
        </w:rPr>
        <w:t>decomposition</w:t>
      </w:r>
      <w:r w:rsidR="00BA79B3" w:rsidRPr="00026DB9">
        <w:rPr>
          <w:b/>
          <w:bCs/>
        </w:rPr>
        <w:t xml:space="preserve"> experiment</w:t>
      </w:r>
      <w:r w:rsidR="00C47D2C">
        <w:rPr>
          <w:b/>
          <w:bCs/>
        </w:rPr>
        <w:t>s</w:t>
      </w:r>
    </w:p>
    <w:p w14:paraId="7C7FD6D3" w14:textId="25E0BD20" w:rsidR="00C47D2C" w:rsidRPr="00C47D2C" w:rsidRDefault="00C47D2C" w:rsidP="00A166FA">
      <w:pPr>
        <w:spacing w:line="480" w:lineRule="auto"/>
        <w:jc w:val="both"/>
        <w:rPr>
          <w:i/>
          <w:iCs/>
        </w:rPr>
      </w:pPr>
      <w:r>
        <w:rPr>
          <w:i/>
          <w:iCs/>
        </w:rPr>
        <w:t>Sargasso piles</w:t>
      </w:r>
    </w:p>
    <w:p w14:paraId="1F9D2A60" w14:textId="518D6884" w:rsidR="001F0860" w:rsidRDefault="00076C98" w:rsidP="00A166FA">
      <w:pPr>
        <w:spacing w:line="480" w:lineRule="auto"/>
        <w:ind w:firstLine="720"/>
        <w:jc w:val="both"/>
      </w:pPr>
      <w:r w:rsidRPr="00026DB9">
        <w:t xml:space="preserve">We conducted this study at two sites in Puerto Morelos, Quintana-Roo, Mexico, from August 2022 and August 2023. </w:t>
      </w:r>
      <w:r w:rsidR="00671446">
        <w:t xml:space="preserve">This region is among </w:t>
      </w:r>
      <w:r w:rsidR="001F0860">
        <w:t xml:space="preserve">those impacted by </w:t>
      </w:r>
      <w:r w:rsidR="00B50BDD">
        <w:t xml:space="preserve">the invasion of </w:t>
      </w:r>
      <w:proofErr w:type="spellStart"/>
      <w:r w:rsidR="00B50BDD">
        <w:t>beachcast</w:t>
      </w:r>
      <w:proofErr w:type="spellEnd"/>
      <w:r w:rsidR="00B50BDD">
        <w:t xml:space="preserve"> sargasso (</w:t>
      </w:r>
      <w:r w:rsidR="00B50BDD">
        <w:rPr>
          <w:i/>
          <w:iCs/>
        </w:rPr>
        <w:t xml:space="preserve">Sargassum </w:t>
      </w:r>
      <w:proofErr w:type="spellStart"/>
      <w:r w:rsidR="00B50BDD">
        <w:rPr>
          <w:i/>
          <w:iCs/>
        </w:rPr>
        <w:t>fluitans</w:t>
      </w:r>
      <w:proofErr w:type="spellEnd"/>
      <w:r w:rsidR="00B50BDD">
        <w:rPr>
          <w:i/>
          <w:iCs/>
        </w:rPr>
        <w:t xml:space="preserve"> </w:t>
      </w:r>
      <w:r w:rsidR="00B50BDD">
        <w:t xml:space="preserve">and </w:t>
      </w:r>
      <w:r w:rsidR="00B50BDD">
        <w:rPr>
          <w:i/>
          <w:iCs/>
        </w:rPr>
        <w:t xml:space="preserve">S. </w:t>
      </w:r>
      <w:proofErr w:type="spellStart"/>
      <w:r w:rsidR="00B50BDD">
        <w:rPr>
          <w:i/>
          <w:iCs/>
        </w:rPr>
        <w:t>natans</w:t>
      </w:r>
      <w:proofErr w:type="spellEnd"/>
      <w:r w:rsidR="00B50BDD">
        <w:t>) along the Mexican Caribbean coastline since 2014</w:t>
      </w:r>
      <w:r w:rsidR="00604C42">
        <w:t xml:space="preserve"> </w:t>
      </w:r>
      <w:r w:rsidR="00B50BDD">
        <w:fldChar w:fldCharType="begin"/>
      </w:r>
      <w:r w:rsidR="00604C42">
        <w:instrText xml:space="preserve"> ADDIN ZOTERO_ITEM CSL_CITATION {"citationID":"DTSkjmwY","properties":{"formattedCitation":"(Ch\\uc0\\u225{}vez et al. 2020, L\\uc0\\u243{}pez-Sosa et al. 2020)","plainCitation":"(Chávez et al. 2020, López-Sosa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schema":"https://github.com/citation-style-language/schema/raw/master/csl-citation.json"} </w:instrText>
      </w:r>
      <w:r w:rsidR="00B50BDD">
        <w:fldChar w:fldCharType="separate"/>
      </w:r>
      <w:r w:rsidR="00604C42" w:rsidRPr="00604C42">
        <w:t>(Chávez et al. 2020, López-Sosa et al. 2020)</w:t>
      </w:r>
      <w:r w:rsidR="00B50BDD">
        <w:fldChar w:fldCharType="end"/>
      </w:r>
      <w:r w:rsidR="00B50BDD">
        <w:t xml:space="preserve">. </w:t>
      </w:r>
      <w:r w:rsidR="00604C42">
        <w:t>We established a beach site on</w:t>
      </w:r>
      <w:r w:rsidR="001F0860">
        <w:t xml:space="preserve"> an ungroomed strip of beach north of </w:t>
      </w:r>
      <w:r w:rsidR="00B50BDD">
        <w:t xml:space="preserve">Moon Palace Resorts </w:t>
      </w:r>
      <w:r w:rsidR="00B50BDD" w:rsidRPr="00026DB9">
        <w:rPr>
          <w:color w:val="000000"/>
        </w:rPr>
        <w:t>(20.99343° N, 86.82442° W).</w:t>
      </w:r>
      <w:r w:rsidR="00604C42">
        <w:rPr>
          <w:color w:val="000000"/>
        </w:rPr>
        <w:t xml:space="preserve"> This location is adjacent to a large barrier that prevents sargasso from accumulating on hotel property and is removed by sargasso collection vessels owned and operated by the </w:t>
      </w:r>
      <w:proofErr w:type="spellStart"/>
      <w:r w:rsidR="00604C42">
        <w:rPr>
          <w:color w:val="000000"/>
        </w:rPr>
        <w:t>resport</w:t>
      </w:r>
      <w:proofErr w:type="spellEnd"/>
      <w:r w:rsidR="00604C42">
        <w:rPr>
          <w:color w:val="000000"/>
        </w:rPr>
        <w:t>.</w:t>
      </w:r>
      <w:r w:rsidR="001F0860">
        <w:t xml:space="preserve"> All sargasso used </w:t>
      </w:r>
      <w:r w:rsidR="00361121">
        <w:t xml:space="preserve"> in this experiment</w:t>
      </w:r>
      <w:r w:rsidR="001F0860">
        <w:t xml:space="preserve"> was obtained from drift paddies collected </w:t>
      </w:r>
      <w:r w:rsidR="00604C42">
        <w:t xml:space="preserve">and </w:t>
      </w:r>
      <w:r w:rsidR="001F0860">
        <w:t>by Moon Palace Environmental Services.</w:t>
      </w:r>
    </w:p>
    <w:p w14:paraId="505BCBE7" w14:textId="77777777" w:rsidR="0021386B" w:rsidRDefault="0021386B" w:rsidP="0021386B">
      <w:pPr>
        <w:spacing w:line="480" w:lineRule="auto"/>
        <w:ind w:firstLine="720"/>
        <w:jc w:val="both"/>
        <w:rPr>
          <w:color w:val="000000"/>
        </w:rPr>
      </w:pPr>
      <w:r w:rsidRPr="00026DB9">
        <w:rPr>
          <w:color w:val="000000"/>
        </w:rPr>
        <w:t xml:space="preserve">To simulate a natural deposition of beached </w:t>
      </w:r>
      <w:r>
        <w:rPr>
          <w:color w:val="000000"/>
        </w:rPr>
        <w:t>s</w:t>
      </w:r>
      <w:r w:rsidRPr="00CA4986">
        <w:rPr>
          <w:color w:val="000000"/>
        </w:rPr>
        <w:t>argasso</w:t>
      </w:r>
      <w:r w:rsidRPr="00026DB9">
        <w:rPr>
          <w:color w:val="000000"/>
        </w:rPr>
        <w:t xml:space="preserve">, we created five </w:t>
      </w:r>
      <w:r>
        <w:rPr>
          <w:color w:val="000000"/>
        </w:rPr>
        <w:t xml:space="preserve">sargasso </w:t>
      </w:r>
      <w:r w:rsidRPr="00026DB9">
        <w:rPr>
          <w:color w:val="000000"/>
        </w:rPr>
        <w:t>piles</w:t>
      </w:r>
      <w:r>
        <w:rPr>
          <w:color w:val="000000"/>
        </w:rPr>
        <w:t xml:space="preserve"> </w:t>
      </w:r>
      <w:r w:rsidRPr="00026DB9">
        <w:rPr>
          <w:color w:val="000000"/>
        </w:rPr>
        <w:t xml:space="preserve">(4.28 </w:t>
      </w:r>
      <w:r w:rsidRPr="00026DB9">
        <w:rPr>
          <w:color w:val="000000"/>
        </w:rPr>
        <w:sym w:font="Symbol" w:char="F0B1"/>
      </w:r>
      <w:r w:rsidRPr="00026DB9">
        <w:rPr>
          <w:color w:val="000000"/>
        </w:rPr>
        <w:t xml:space="preserve"> 0.37 m</w:t>
      </w:r>
      <w:r w:rsidRPr="00026DB9">
        <w:rPr>
          <w:color w:val="000000"/>
          <w:vertAlign w:val="superscript"/>
        </w:rPr>
        <w:t>3</w:t>
      </w:r>
      <w:r w:rsidRPr="00026DB9">
        <w:rPr>
          <w:color w:val="000000"/>
        </w:rPr>
        <w:t xml:space="preserve">)  </w:t>
      </w:r>
      <w:r>
        <w:rPr>
          <w:color w:val="000000"/>
        </w:rPr>
        <w:t>on</w:t>
      </w:r>
      <w:r w:rsidRPr="00026DB9">
        <w:rPr>
          <w:color w:val="000000"/>
        </w:rPr>
        <w:t xml:space="preserve"> </w:t>
      </w:r>
      <w:r>
        <w:rPr>
          <w:color w:val="000000"/>
        </w:rPr>
        <w:t>the</w:t>
      </w:r>
      <w:r w:rsidRPr="00026DB9">
        <w:rPr>
          <w:color w:val="000000"/>
        </w:rPr>
        <w:t xml:space="preserve"> beach</w:t>
      </w:r>
      <w:r>
        <w:rPr>
          <w:color w:val="000000"/>
        </w:rPr>
        <w:t>,</w:t>
      </w:r>
      <w:r w:rsidRPr="00026DB9">
        <w:rPr>
          <w:color w:val="000000"/>
        </w:rPr>
        <w:t xml:space="preserve"> parallel to the water line</w:t>
      </w:r>
      <w:r>
        <w:rPr>
          <w:color w:val="000000"/>
        </w:rPr>
        <w:t xml:space="preserve">. </w:t>
      </w:r>
      <w:r>
        <w:t>Sargasso piles were</w:t>
      </w:r>
      <w:r w:rsidR="00076C98" w:rsidRPr="00026DB9">
        <w:rPr>
          <w:color w:val="000000"/>
        </w:rPr>
        <w:t xml:space="preserve"> </w:t>
      </w:r>
      <w:r w:rsidR="00810213" w:rsidRPr="00026DB9">
        <w:rPr>
          <w:color w:val="000000"/>
        </w:rPr>
        <w:t>paired</w:t>
      </w:r>
      <w:r>
        <w:rPr>
          <w:color w:val="000000"/>
        </w:rPr>
        <w:t xml:space="preserve"> with</w:t>
      </w:r>
      <w:r w:rsidR="00810213" w:rsidRPr="00026DB9">
        <w:rPr>
          <w:color w:val="000000"/>
        </w:rPr>
        <w:t xml:space="preserve"> unmanipulated control</w:t>
      </w:r>
      <w:r w:rsidR="000253EB">
        <w:rPr>
          <w:color w:val="000000"/>
        </w:rPr>
        <w:t xml:space="preserve">s (i.e., sections of beach based on the average footprint </w:t>
      </w:r>
      <w:r w:rsidR="00604C42">
        <w:rPr>
          <w:color w:val="000000"/>
        </w:rPr>
        <w:t xml:space="preserve">area </w:t>
      </w:r>
      <w:r w:rsidR="000253EB">
        <w:rPr>
          <w:color w:val="000000"/>
        </w:rPr>
        <w:t>of sargasso piles</w:t>
      </w:r>
      <w:r>
        <w:rPr>
          <w:color w:val="000000"/>
        </w:rPr>
        <w:t>, 1.88m radius</w:t>
      </w:r>
      <w:r w:rsidR="000253EB">
        <w:rPr>
          <w:color w:val="000000"/>
        </w:rPr>
        <w:t xml:space="preserve">). </w:t>
      </w:r>
      <w:r>
        <w:rPr>
          <w:color w:val="000000"/>
        </w:rPr>
        <w:t xml:space="preserve">All plots </w:t>
      </w:r>
      <w:r w:rsidR="000253EB">
        <w:rPr>
          <w:color w:val="000000"/>
        </w:rPr>
        <w:t xml:space="preserve">were separated by a minimum of </w:t>
      </w:r>
      <w:r w:rsidR="00076C98" w:rsidRPr="00026DB9">
        <w:rPr>
          <w:color w:val="000000"/>
        </w:rPr>
        <w:t xml:space="preserve">9m </w:t>
      </w:r>
      <w:r w:rsidR="000253EB">
        <w:rPr>
          <w:color w:val="000000"/>
        </w:rPr>
        <w:t>from the center of the nearest treatment</w:t>
      </w:r>
      <w:r w:rsidR="00076C98" w:rsidRPr="00026DB9">
        <w:rPr>
          <w:color w:val="000000"/>
        </w:rPr>
        <w:t xml:space="preserve">. </w:t>
      </w:r>
      <w:proofErr w:type="gramStart"/>
      <w:r w:rsidR="00076C98" w:rsidRPr="00026DB9">
        <w:rPr>
          <w:color w:val="000000"/>
        </w:rPr>
        <w:t>In order to</w:t>
      </w:r>
      <w:proofErr w:type="gramEnd"/>
      <w:r w:rsidR="00076C98" w:rsidRPr="00026DB9">
        <w:rPr>
          <w:color w:val="000000"/>
        </w:rPr>
        <w:t xml:space="preserve"> minimize human dist</w:t>
      </w:r>
      <w:r w:rsidR="00DF1C09" w:rsidRPr="00026DB9">
        <w:rPr>
          <w:color w:val="000000"/>
        </w:rPr>
        <w:t>urbance</w:t>
      </w:r>
      <w:r>
        <w:rPr>
          <w:color w:val="000000"/>
        </w:rPr>
        <w:t xml:space="preserve"> </w:t>
      </w:r>
      <w:r w:rsidR="00DF1C09" w:rsidRPr="00026DB9">
        <w:rPr>
          <w:color w:val="000000"/>
        </w:rPr>
        <w:t xml:space="preserve">and prevent natural </w:t>
      </w:r>
      <w:r w:rsidR="006132AE">
        <w:rPr>
          <w:color w:val="000000"/>
        </w:rPr>
        <w:t>sargasso</w:t>
      </w:r>
      <w:r w:rsidR="00DF1C09" w:rsidRPr="00026DB9">
        <w:rPr>
          <w:color w:val="000000"/>
        </w:rPr>
        <w:t xml:space="preserve"> deposition from altering the manipulation, we established these plots above the high tide line, in an area not frequented by tourists. </w:t>
      </w:r>
      <w:r w:rsidR="00351A97" w:rsidRPr="00026DB9">
        <w:rPr>
          <w:color w:val="000000"/>
        </w:rPr>
        <w:t>The beach at this location is a relatively narrow (</w:t>
      </w:r>
      <w:r w:rsidR="007364CF">
        <w:rPr>
          <w:color w:val="000000"/>
        </w:rPr>
        <w:t>~1</w:t>
      </w:r>
      <w:r>
        <w:rPr>
          <w:color w:val="000000"/>
        </w:rPr>
        <w:t>5</w:t>
      </w:r>
      <w:r w:rsidR="007364CF">
        <w:rPr>
          <w:color w:val="000000"/>
        </w:rPr>
        <w:t>m</w:t>
      </w:r>
      <w:r w:rsidR="00351A97" w:rsidRPr="00026DB9">
        <w:rPr>
          <w:color w:val="000000"/>
        </w:rPr>
        <w:t xml:space="preserve">) strip adjacent to an </w:t>
      </w:r>
      <w:r>
        <w:rPr>
          <w:color w:val="000000"/>
        </w:rPr>
        <w:t>unmaintained</w:t>
      </w:r>
      <w:r w:rsidR="00351A97" w:rsidRPr="00026DB9">
        <w:rPr>
          <w:color w:val="000000"/>
        </w:rPr>
        <w:t xml:space="preserve"> section of coastal foliage. </w:t>
      </w:r>
      <w:r w:rsidR="00DF1C09" w:rsidRPr="00026DB9">
        <w:rPr>
          <w:color w:val="000000"/>
        </w:rPr>
        <w:t>To simulate</w:t>
      </w:r>
      <w:r w:rsidR="006132AE">
        <w:rPr>
          <w:color w:val="000000"/>
        </w:rPr>
        <w:t xml:space="preserve"> </w:t>
      </w:r>
      <w:r>
        <w:rPr>
          <w:color w:val="000000"/>
        </w:rPr>
        <w:t>sargasso</w:t>
      </w:r>
      <w:r w:rsidR="006132AE">
        <w:rPr>
          <w:color w:val="000000"/>
        </w:rPr>
        <w:t xml:space="preserve"> dump sites</w:t>
      </w:r>
      <w:r>
        <w:rPr>
          <w:color w:val="000000"/>
        </w:rPr>
        <w:t xml:space="preserve"> in the forest</w:t>
      </w:r>
      <w:r w:rsidR="00DF1C09" w:rsidRPr="00026DB9">
        <w:rPr>
          <w:color w:val="000000"/>
        </w:rPr>
        <w:t xml:space="preserve">, we </w:t>
      </w:r>
      <w:r w:rsidR="00A166FA">
        <w:rPr>
          <w:color w:val="000000"/>
        </w:rPr>
        <w:t>repeated</w:t>
      </w:r>
      <w:r w:rsidR="00DF1C09" w:rsidRPr="00026DB9">
        <w:rPr>
          <w:color w:val="000000"/>
        </w:rPr>
        <w:t xml:space="preserve"> th</w:t>
      </w:r>
      <w:r w:rsidR="00A166FA">
        <w:rPr>
          <w:color w:val="000000"/>
        </w:rPr>
        <w:t>e</w:t>
      </w:r>
      <w:r w:rsidR="00DF1C09" w:rsidRPr="00026DB9">
        <w:rPr>
          <w:color w:val="000000"/>
        </w:rPr>
        <w:t xml:space="preserve"> </w:t>
      </w:r>
      <w:r w:rsidR="00A166FA">
        <w:rPr>
          <w:color w:val="000000"/>
        </w:rPr>
        <w:t>experiment</w:t>
      </w:r>
      <w:r w:rsidR="00810213" w:rsidRPr="00026DB9">
        <w:rPr>
          <w:color w:val="000000"/>
        </w:rPr>
        <w:t xml:space="preserve"> along the outer perimeter of </w:t>
      </w:r>
      <w:r w:rsidR="007E5EDD" w:rsidRPr="00026DB9">
        <w:rPr>
          <w:color w:val="000000"/>
        </w:rPr>
        <w:t xml:space="preserve">a </w:t>
      </w:r>
      <w:r w:rsidR="00810213" w:rsidRPr="00026DB9">
        <w:rPr>
          <w:color w:val="000000"/>
        </w:rPr>
        <w:t>botanical garden (</w:t>
      </w:r>
      <w:proofErr w:type="spellStart"/>
      <w:r w:rsidR="00DF1C09" w:rsidRPr="00026DB9">
        <w:rPr>
          <w:color w:val="000000"/>
        </w:rPr>
        <w:t>Jardín</w:t>
      </w:r>
      <w:proofErr w:type="spellEnd"/>
      <w:r w:rsidR="00DF1C09" w:rsidRPr="00026DB9">
        <w:rPr>
          <w:color w:val="000000"/>
        </w:rPr>
        <w:t xml:space="preserve"> </w:t>
      </w:r>
      <w:proofErr w:type="spellStart"/>
      <w:r w:rsidR="00DF1C09" w:rsidRPr="00026DB9">
        <w:rPr>
          <w:color w:val="000000"/>
        </w:rPr>
        <w:t>Botánico</w:t>
      </w:r>
      <w:proofErr w:type="spellEnd"/>
      <w:r w:rsidR="00DF1C09" w:rsidRPr="00026DB9">
        <w:rPr>
          <w:color w:val="000000"/>
        </w:rPr>
        <w:t xml:space="preserve"> </w:t>
      </w:r>
      <w:r w:rsidR="007E5EDD" w:rsidRPr="00026DB9">
        <w:rPr>
          <w:color w:val="000000"/>
        </w:rPr>
        <w:t>ECOSUR “</w:t>
      </w:r>
      <w:r w:rsidR="00DF1C09" w:rsidRPr="00026DB9">
        <w:rPr>
          <w:color w:val="000000"/>
        </w:rPr>
        <w:t>Dr. Alfredo Barrera Marín</w:t>
      </w:r>
      <w:r w:rsidR="007E5EDD" w:rsidRPr="00026DB9">
        <w:rPr>
          <w:color w:val="000000"/>
        </w:rPr>
        <w:t>”</w:t>
      </w:r>
      <w:r w:rsidR="00E706F9" w:rsidRPr="00026DB9">
        <w:rPr>
          <w:color w:val="000000"/>
        </w:rPr>
        <w:t>;</w:t>
      </w:r>
      <w:r w:rsidR="00E706F9" w:rsidRPr="00026DB9">
        <w:t xml:space="preserve"> </w:t>
      </w:r>
      <w:r w:rsidR="00E706F9" w:rsidRPr="00026DB9">
        <w:rPr>
          <w:color w:val="000000"/>
        </w:rPr>
        <w:t>20.84400° N, 86.90278° W</w:t>
      </w:r>
      <w:r w:rsidR="00810213" w:rsidRPr="00026DB9">
        <w:rPr>
          <w:color w:val="000000"/>
        </w:rPr>
        <w:t>).</w:t>
      </w:r>
      <w:r w:rsidR="000E3E9D" w:rsidRPr="00026DB9">
        <w:rPr>
          <w:color w:val="000000"/>
        </w:rPr>
        <w:t xml:space="preserve"> </w:t>
      </w:r>
      <w:r w:rsidR="00855857" w:rsidRPr="00026DB9">
        <w:rPr>
          <w:color w:val="000000"/>
        </w:rPr>
        <w:t xml:space="preserve">The botanical garden occupies an area of </w:t>
      </w:r>
      <w:r w:rsidR="00855857" w:rsidRPr="0021386B">
        <w:rPr>
          <w:color w:val="000000"/>
        </w:rPr>
        <w:t>65ha</w:t>
      </w:r>
      <w:r w:rsidR="00855857" w:rsidRPr="00026DB9">
        <w:rPr>
          <w:color w:val="000000"/>
        </w:rPr>
        <w:t xml:space="preserve"> of natural forest and consists of 204 species from 64 botanical families </w:t>
      </w:r>
      <w:r w:rsidR="00855857" w:rsidRPr="00026DB9">
        <w:rPr>
          <w:color w:val="000000"/>
        </w:rPr>
        <w:fldChar w:fldCharType="begin"/>
      </w:r>
      <w:r w:rsidR="00E561A6" w:rsidRPr="00026DB9">
        <w:rPr>
          <w:color w:val="000000"/>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color w:val="000000"/>
        </w:rPr>
        <w:fldChar w:fldCharType="separate"/>
      </w:r>
      <w:r w:rsidR="00604C42">
        <w:rPr>
          <w:noProof/>
          <w:color w:val="000000"/>
        </w:rPr>
        <w:t xml:space="preserve">(Elizondo </w:t>
      </w:r>
      <w:r>
        <w:rPr>
          <w:noProof/>
          <w:color w:val="000000"/>
        </w:rPr>
        <w:t>2013</w:t>
      </w:r>
      <w:r w:rsidR="00604C42">
        <w:rPr>
          <w:noProof/>
          <w:color w:val="000000"/>
        </w:rPr>
        <w:t>)</w:t>
      </w:r>
      <w:r w:rsidR="00855857" w:rsidRPr="00026DB9">
        <w:rPr>
          <w:color w:val="000000"/>
        </w:rPr>
        <w:fldChar w:fldCharType="end"/>
      </w:r>
      <w:r w:rsidR="00B76F7A" w:rsidRPr="00026DB9">
        <w:rPr>
          <w:color w:val="000000"/>
        </w:rPr>
        <w:t xml:space="preserve">. </w:t>
      </w:r>
      <w:r w:rsidR="00712713" w:rsidRPr="00026DB9">
        <w:rPr>
          <w:color w:val="000000"/>
        </w:rPr>
        <w:t xml:space="preserve">The </w:t>
      </w:r>
      <w:r w:rsidR="00712713" w:rsidRPr="00026DB9">
        <w:rPr>
          <w:color w:val="000000"/>
        </w:rPr>
        <w:lastRenderedPageBreak/>
        <w:t xml:space="preserve">botanical garden treatments (hereafter “forest”) were located along the outer edge of a clearing, adjacent to a natural forest assemblage </w:t>
      </w:r>
      <w:proofErr w:type="gramStart"/>
      <w:r w:rsidR="00B76F7A" w:rsidRPr="00026DB9">
        <w:rPr>
          <w:color w:val="000000"/>
        </w:rPr>
        <w:t>similar to</w:t>
      </w:r>
      <w:proofErr w:type="gramEnd"/>
      <w:r w:rsidR="00B76F7A" w:rsidRPr="00026DB9">
        <w:rPr>
          <w:color w:val="000000"/>
        </w:rPr>
        <w:t xml:space="preserve"> areas</w:t>
      </w:r>
      <w:r w:rsidR="00712713" w:rsidRPr="00026DB9">
        <w:rPr>
          <w:color w:val="000000"/>
        </w:rPr>
        <w:t xml:space="preserve"> where </w:t>
      </w:r>
      <w:r w:rsidR="006132AE">
        <w:rPr>
          <w:color w:val="000000"/>
        </w:rPr>
        <w:t>sargasso</w:t>
      </w:r>
      <w:r w:rsidR="00712713" w:rsidRPr="00026DB9">
        <w:rPr>
          <w:i/>
          <w:iCs/>
          <w:color w:val="000000"/>
        </w:rPr>
        <w:t xml:space="preserve"> </w:t>
      </w:r>
      <w:r w:rsidR="00712713" w:rsidRPr="00026DB9">
        <w:rPr>
          <w:color w:val="000000"/>
        </w:rPr>
        <w:t>is dumped</w:t>
      </w:r>
      <w:r w:rsidR="00B76F7A" w:rsidRPr="00026DB9">
        <w:rPr>
          <w:color w:val="000000"/>
        </w:rPr>
        <w:t xml:space="preserve"> in this region</w:t>
      </w:r>
      <w:r w:rsidR="00712713" w:rsidRPr="00026DB9">
        <w:rPr>
          <w:color w:val="000000"/>
        </w:rPr>
        <w:t>.</w:t>
      </w:r>
      <w:r w:rsidR="00B76F7A" w:rsidRPr="00026DB9">
        <w:rPr>
          <w:color w:val="000000"/>
        </w:rPr>
        <w:t xml:space="preserve"> </w:t>
      </w:r>
    </w:p>
    <w:p w14:paraId="26A20DC7" w14:textId="53B34110" w:rsidR="00DF1C09" w:rsidRPr="0021386B" w:rsidRDefault="00B76F7A" w:rsidP="0021386B">
      <w:pPr>
        <w:spacing w:line="480" w:lineRule="auto"/>
        <w:ind w:firstLine="720"/>
        <w:jc w:val="both"/>
        <w:rPr>
          <w:color w:val="000000"/>
        </w:rPr>
      </w:pPr>
      <w:r w:rsidRPr="00026DB9">
        <w:rPr>
          <w:color w:val="000000"/>
        </w:rPr>
        <w:t xml:space="preserve">To obtain initial volumes of </w:t>
      </w:r>
      <w:r w:rsidR="006132AE">
        <w:rPr>
          <w:color w:val="000000"/>
        </w:rPr>
        <w:t>sargasso</w:t>
      </w:r>
      <w:r w:rsidRPr="00026DB9">
        <w:rPr>
          <w:color w:val="000000"/>
        </w:rPr>
        <w:t xml:space="preserve"> piles, we </w:t>
      </w:r>
      <w:r w:rsidR="00810213" w:rsidRPr="00026DB9">
        <w:rPr>
          <w:color w:val="000000"/>
        </w:rPr>
        <w:t xml:space="preserve">measured the longest length, perpendicular width, and height of each pile </w:t>
      </w:r>
      <w:r w:rsidR="0021386B">
        <w:rPr>
          <w:color w:val="000000"/>
        </w:rPr>
        <w:t>and estimated volume</w:t>
      </w:r>
      <w:r w:rsidR="00810213" w:rsidRPr="00026DB9">
        <w:rPr>
          <w:color w:val="000000"/>
        </w:rPr>
        <w:t xml:space="preserve"> using  the elliptic cone formula (</w:t>
      </w:r>
      <w:r w:rsidR="00810213" w:rsidRPr="00984D96">
        <w:rPr>
          <w:i/>
          <w:highlight w:val="yellow"/>
        </w:rPr>
        <w:t>V=1/3 π</w:t>
      </w:r>
      <w:proofErr w:type="spellStart"/>
      <w:r w:rsidR="00810213" w:rsidRPr="00984D96">
        <w:rPr>
          <w:i/>
          <w:highlight w:val="yellow"/>
        </w:rPr>
        <w:t>abh</w:t>
      </w:r>
      <w:proofErr w:type="spellEnd"/>
      <w:r w:rsidR="00810213" w:rsidRPr="00026DB9">
        <w:rPr>
          <w:i/>
        </w:rPr>
        <w:t>)</w:t>
      </w:r>
      <w:r w:rsidR="002B5ED7" w:rsidRPr="00026DB9">
        <w:rPr>
          <w:i/>
        </w:rPr>
        <w:t>.</w:t>
      </w:r>
      <w:r w:rsidRPr="00026DB9">
        <w:rPr>
          <w:i/>
        </w:rPr>
        <w:t xml:space="preserve"> </w:t>
      </w:r>
      <w:r w:rsidRPr="00026DB9">
        <w:rPr>
          <w:iCs/>
        </w:rPr>
        <w:t>In subsequent sampling trips (November 2022, March, and August 2023), we measured the piles using the same method</w:t>
      </w:r>
      <w:r w:rsidR="00300E0B">
        <w:rPr>
          <w:iCs/>
        </w:rPr>
        <w:t>s and calculated the percent volume</w:t>
      </w:r>
      <w:r w:rsidR="00416398">
        <w:rPr>
          <w:iCs/>
        </w:rPr>
        <w:t xml:space="preserve"> relative to original </w:t>
      </w:r>
      <w:r w:rsidR="001A7CAC">
        <w:rPr>
          <w:iCs/>
        </w:rPr>
        <w:t>v</w:t>
      </w:r>
      <w:r w:rsidR="0021386B">
        <w:rPr>
          <w:iCs/>
        </w:rPr>
        <w:t>olume in August 2022.</w:t>
      </w:r>
    </w:p>
    <w:p w14:paraId="69FABF49" w14:textId="6793FC22" w:rsidR="009F607B" w:rsidRPr="00C47D2C" w:rsidRDefault="0045017B" w:rsidP="00A166FA">
      <w:pPr>
        <w:spacing w:line="480" w:lineRule="auto"/>
        <w:jc w:val="both"/>
        <w:rPr>
          <w:i/>
          <w:iCs/>
          <w:color w:val="000000"/>
        </w:rPr>
      </w:pPr>
      <w:r>
        <w:rPr>
          <w:i/>
          <w:iCs/>
          <w:color w:val="000000"/>
        </w:rPr>
        <w:t>Mesh bag decomposition</w:t>
      </w:r>
      <w:r w:rsidR="00CF5B7D" w:rsidRPr="00C47D2C">
        <w:rPr>
          <w:i/>
          <w:iCs/>
          <w:color w:val="000000"/>
        </w:rPr>
        <w:t xml:space="preserve"> </w:t>
      </w:r>
      <w:r w:rsidR="009F607B" w:rsidRPr="00C47D2C">
        <w:rPr>
          <w:i/>
          <w:iCs/>
          <w:color w:val="000000"/>
        </w:rPr>
        <w:t>experiment</w:t>
      </w:r>
    </w:p>
    <w:p w14:paraId="0141A5B9" w14:textId="25C3BEF0" w:rsidR="00CF5B7D" w:rsidRPr="00026DB9" w:rsidRDefault="00CF5B7D" w:rsidP="00A166FA">
      <w:pPr>
        <w:spacing w:line="480" w:lineRule="auto"/>
        <w:ind w:firstLine="720"/>
        <w:jc w:val="both"/>
        <w:rPr>
          <w:color w:val="000000"/>
        </w:rPr>
      </w:pPr>
      <w:r w:rsidRPr="00026DB9">
        <w:rPr>
          <w:color w:val="000000"/>
        </w:rPr>
        <w:t xml:space="preserve">To test relative contributions of bacterial and arthropod decomposition of </w:t>
      </w:r>
      <w:r w:rsidR="006132AE" w:rsidRPr="006132AE">
        <w:rPr>
          <w:color w:val="000000"/>
        </w:rPr>
        <w:t>sargasso</w:t>
      </w:r>
      <w:r w:rsidRPr="00026DB9">
        <w:rPr>
          <w:i/>
          <w:iCs/>
          <w:color w:val="000000"/>
        </w:rPr>
        <w:t>,</w:t>
      </w:r>
      <w:r w:rsidRPr="00026DB9">
        <w:rPr>
          <w:color w:val="000000"/>
        </w:rPr>
        <w:t xml:space="preserve"> we placed </w:t>
      </w:r>
      <w:r w:rsidR="0026090F" w:rsidRPr="00026DB9">
        <w:rPr>
          <w:color w:val="000000"/>
        </w:rPr>
        <w:t>two size</w:t>
      </w:r>
      <w:r w:rsidR="00B079AB" w:rsidRPr="00026DB9">
        <w:rPr>
          <w:color w:val="000000"/>
        </w:rPr>
        <w:t>s of</w:t>
      </w:r>
      <w:r w:rsidRPr="00026DB9">
        <w:rPr>
          <w:color w:val="000000"/>
        </w:rPr>
        <w:t xml:space="preserve"> mesh bags containing </w:t>
      </w:r>
      <w:r w:rsidR="006132AE" w:rsidRPr="006132AE">
        <w:rPr>
          <w:color w:val="000000"/>
        </w:rPr>
        <w:t>sargasso</w:t>
      </w:r>
      <w:r w:rsidR="0026090F" w:rsidRPr="00026DB9">
        <w:rPr>
          <w:color w:val="000000"/>
        </w:rPr>
        <w:t xml:space="preserve"> </w:t>
      </w:r>
      <w:r w:rsidR="0078526C" w:rsidRPr="00026DB9">
        <w:rPr>
          <w:color w:val="000000"/>
        </w:rPr>
        <w:t>at</w:t>
      </w:r>
      <w:r w:rsidRPr="00026DB9">
        <w:rPr>
          <w:color w:val="000000"/>
        </w:rPr>
        <w:t xml:space="preserve"> the beach and in the forest</w:t>
      </w:r>
      <w:r w:rsidR="00026DB9" w:rsidRPr="00026DB9">
        <w:rPr>
          <w:color w:val="000000"/>
        </w:rPr>
        <w:t xml:space="preserve"> (</w:t>
      </w:r>
      <w:proofErr w:type="spellStart"/>
      <w:r w:rsidR="00026DB9" w:rsidRPr="00026DB9">
        <w:rPr>
          <w:color w:val="000000"/>
        </w:rPr>
        <w:t>sm</w:t>
      </w:r>
      <w:proofErr w:type="spellEnd"/>
      <w:r w:rsidR="00026DB9" w:rsidRPr="00026DB9">
        <w:rPr>
          <w:color w:val="000000"/>
        </w:rPr>
        <w:t xml:space="preserve"> </w:t>
      </w:r>
      <w:r w:rsidR="00026DB9">
        <w:rPr>
          <w:color w:val="000000"/>
        </w:rPr>
        <w:t>180</w:t>
      </w:r>
      <w:r w:rsidR="00026DB9" w:rsidRPr="00026DB9">
        <w:rPr>
          <w:color w:val="202124"/>
          <w:shd w:val="clear" w:color="auto" w:fill="FFFFFF"/>
        </w:rPr>
        <w:t>µm</w:t>
      </w:r>
      <w:r w:rsidR="00026DB9">
        <w:rPr>
          <w:color w:val="202124"/>
          <w:shd w:val="clear" w:color="auto" w:fill="FFFFFF"/>
        </w:rPr>
        <w:t xml:space="preserve">, lg </w:t>
      </w:r>
      <w:commentRangeStart w:id="1"/>
      <w:r w:rsidR="00375C47">
        <w:rPr>
          <w:color w:val="202124"/>
          <w:shd w:val="clear" w:color="auto" w:fill="FFFFFF"/>
        </w:rPr>
        <w:t>1cm</w:t>
      </w:r>
      <w:commentRangeEnd w:id="1"/>
      <w:r w:rsidR="00D0753C">
        <w:rPr>
          <w:rStyle w:val="CommentReference"/>
        </w:rPr>
        <w:commentReference w:id="1"/>
      </w:r>
      <w:r w:rsidR="00026DB9" w:rsidRPr="00026DB9">
        <w:rPr>
          <w:color w:val="000000"/>
        </w:rPr>
        <w:t>; n=10)</w:t>
      </w:r>
      <w:r w:rsidRPr="00026DB9">
        <w:rPr>
          <w:color w:val="000000"/>
        </w:rPr>
        <w:t>.</w:t>
      </w:r>
      <w:r w:rsidR="00B079AB" w:rsidRPr="00026DB9">
        <w:rPr>
          <w:color w:val="000000"/>
        </w:rPr>
        <w:t xml:space="preserve"> </w:t>
      </w:r>
      <w:r w:rsidR="00550BB1">
        <w:rPr>
          <w:color w:val="000000"/>
        </w:rPr>
        <w:t>S</w:t>
      </w:r>
      <w:r w:rsidR="00B079AB" w:rsidRPr="00026DB9">
        <w:rPr>
          <w:color w:val="000000"/>
        </w:rPr>
        <w:t>mall mesh bags excluded all arthropods larger than</w:t>
      </w:r>
      <w:r w:rsidR="00DF52BE">
        <w:rPr>
          <w:color w:val="000000"/>
        </w:rPr>
        <w:t xml:space="preserve"> 180</w:t>
      </w:r>
      <w:r w:rsidR="00DF52BE" w:rsidRPr="00026DB9">
        <w:rPr>
          <w:color w:val="202124"/>
          <w:shd w:val="clear" w:color="auto" w:fill="FFFFFF"/>
        </w:rPr>
        <w:t>µm</w:t>
      </w:r>
      <w:r w:rsidR="00416398">
        <w:rPr>
          <w:color w:val="202124"/>
          <w:shd w:val="clear" w:color="auto" w:fill="FFFFFF"/>
        </w:rPr>
        <w:t xml:space="preserve"> and large mesh bags allowed for decomposition by bacteria and arthropods</w:t>
      </w:r>
      <w:r w:rsidR="006100D6">
        <w:rPr>
          <w:color w:val="202124"/>
          <w:shd w:val="clear" w:color="auto" w:fill="FFFFFF"/>
        </w:rPr>
        <w:t xml:space="preserve"> under </w:t>
      </w:r>
      <w:r w:rsidR="00FA0634">
        <w:rPr>
          <w:color w:val="202124"/>
          <w:shd w:val="clear" w:color="auto" w:fill="FFFFFF"/>
        </w:rPr>
        <w:t>1cm</w:t>
      </w:r>
      <w:r w:rsidR="00B079AB" w:rsidRPr="00026DB9">
        <w:rPr>
          <w:color w:val="000000"/>
        </w:rPr>
        <w:t xml:space="preserve">. </w:t>
      </w:r>
      <w:r w:rsidR="0078526C" w:rsidRPr="00026DB9">
        <w:rPr>
          <w:color w:val="000000"/>
        </w:rPr>
        <w:t>We placed</w:t>
      </w:r>
      <w:r w:rsidR="00550BB1">
        <w:rPr>
          <w:color w:val="000000"/>
        </w:rPr>
        <w:t xml:space="preserve"> 234.66 </w:t>
      </w:r>
      <w:r w:rsidR="00550BB1" w:rsidRPr="00026DB9">
        <w:rPr>
          <w:color w:val="000000"/>
        </w:rPr>
        <w:sym w:font="Symbol" w:char="F0B1"/>
      </w:r>
      <w:r w:rsidR="00550BB1">
        <w:rPr>
          <w:color w:val="000000"/>
        </w:rPr>
        <w:t xml:space="preserve"> 0.42g of</w:t>
      </w:r>
      <w:r w:rsidR="00550BB1" w:rsidRPr="00026DB9">
        <w:rPr>
          <w:color w:val="000000"/>
        </w:rPr>
        <w:t xml:space="preserve"> </w:t>
      </w:r>
      <w:r w:rsidR="0078526C" w:rsidRPr="00026DB9">
        <w:rPr>
          <w:color w:val="000000"/>
        </w:rPr>
        <w:t xml:space="preserve"> </w:t>
      </w:r>
      <w:r w:rsidR="006132AE" w:rsidRPr="006132AE">
        <w:rPr>
          <w:color w:val="000000"/>
        </w:rPr>
        <w:t>sargasso</w:t>
      </w:r>
      <w:r w:rsidR="0078526C" w:rsidRPr="00026DB9">
        <w:rPr>
          <w:color w:val="000000"/>
        </w:rPr>
        <w:t xml:space="preserve"> in each bag and measured changes in biomass </w:t>
      </w:r>
      <w:r w:rsidR="006132AE">
        <w:rPr>
          <w:color w:val="000000"/>
        </w:rPr>
        <w:t>on</w:t>
      </w:r>
      <w:r w:rsidR="0078526C" w:rsidRPr="00026DB9">
        <w:rPr>
          <w:color w:val="000000"/>
        </w:rPr>
        <w:t xml:space="preserve"> subsequent trips. </w:t>
      </w:r>
      <w:r w:rsidRPr="00026DB9">
        <w:rPr>
          <w:color w:val="000000"/>
        </w:rPr>
        <w:t xml:space="preserve">Initially, forest treatments were placed </w:t>
      </w:r>
      <w:r w:rsidR="00B079AB" w:rsidRPr="00026DB9">
        <w:rPr>
          <w:color w:val="000000"/>
        </w:rPr>
        <w:t>in a forested</w:t>
      </w:r>
      <w:r w:rsidR="0023252B" w:rsidRPr="00026DB9">
        <w:rPr>
          <w:color w:val="000000"/>
        </w:rPr>
        <w:t xml:space="preserve"> public</w:t>
      </w:r>
      <w:r w:rsidR="00B079AB" w:rsidRPr="00026DB9">
        <w:rPr>
          <w:color w:val="000000"/>
        </w:rPr>
        <w:t xml:space="preserve"> area </w:t>
      </w:r>
      <w:r w:rsidR="0023252B" w:rsidRPr="00026DB9">
        <w:rPr>
          <w:color w:val="000000"/>
        </w:rPr>
        <w:t xml:space="preserve">but </w:t>
      </w:r>
      <w:r w:rsidRPr="00026DB9">
        <w:rPr>
          <w:color w:val="000000"/>
        </w:rPr>
        <w:t>were later moved to the botanical</w:t>
      </w:r>
      <w:r w:rsidR="00B079AB" w:rsidRPr="00026DB9">
        <w:rPr>
          <w:color w:val="000000"/>
        </w:rPr>
        <w:t xml:space="preserve"> in </w:t>
      </w:r>
      <w:r w:rsidR="0023252B" w:rsidRPr="00026DB9">
        <w:rPr>
          <w:color w:val="000000"/>
        </w:rPr>
        <w:t>November</w:t>
      </w:r>
      <w:r w:rsidR="00B079AB" w:rsidRPr="00026DB9">
        <w:rPr>
          <w:color w:val="000000"/>
        </w:rPr>
        <w:t xml:space="preserve"> 2022,</w:t>
      </w:r>
      <w:r w:rsidR="0023252B" w:rsidRPr="00026DB9">
        <w:rPr>
          <w:color w:val="000000"/>
        </w:rPr>
        <w:t xml:space="preserve"> to ensure they would be left undisturbed.</w:t>
      </w:r>
      <w:r w:rsidRPr="00026DB9">
        <w:rPr>
          <w:color w:val="000000"/>
        </w:rPr>
        <w:t xml:space="preserve"> The beach treatment remained in the same location throughout the experiment, however, </w:t>
      </w:r>
      <w:r w:rsidR="00984D96">
        <w:rPr>
          <w:color w:val="000000"/>
        </w:rPr>
        <w:t>in</w:t>
      </w:r>
      <w:r w:rsidRPr="00026DB9">
        <w:rPr>
          <w:color w:val="000000"/>
        </w:rPr>
        <w:t xml:space="preserve"> March 2023, </w:t>
      </w:r>
      <w:r w:rsidR="00AF0368">
        <w:rPr>
          <w:color w:val="000000"/>
        </w:rPr>
        <w:t>we were unable to recover the large mesh bags due to vandalism of the experiment</w:t>
      </w:r>
      <w:r w:rsidRPr="00026DB9">
        <w:rPr>
          <w:color w:val="000000"/>
        </w:rPr>
        <w:t xml:space="preserve">. </w:t>
      </w:r>
    </w:p>
    <w:p w14:paraId="4390EE11" w14:textId="616D3144" w:rsidR="00CF5B7D" w:rsidRPr="00C47D2C" w:rsidRDefault="008C6756" w:rsidP="00A166FA">
      <w:pPr>
        <w:spacing w:line="480" w:lineRule="auto"/>
        <w:jc w:val="both"/>
        <w:rPr>
          <w:i/>
          <w:iCs/>
          <w:color w:val="000000"/>
        </w:rPr>
      </w:pPr>
      <w:r w:rsidRPr="00C47D2C">
        <w:rPr>
          <w:i/>
          <w:iCs/>
          <w:color w:val="000000"/>
        </w:rPr>
        <w:t>Soil nitrification</w:t>
      </w:r>
    </w:p>
    <w:p w14:paraId="57083A19" w14:textId="393F4B5E" w:rsidR="00CF5B7D" w:rsidRPr="00C47D2C" w:rsidRDefault="008C6756" w:rsidP="00A166FA">
      <w:pPr>
        <w:spacing w:line="480" w:lineRule="auto"/>
        <w:ind w:firstLine="720"/>
        <w:jc w:val="both"/>
        <w:rPr>
          <w:color w:val="000000"/>
        </w:rPr>
      </w:pPr>
      <w:r w:rsidRPr="00026DB9">
        <w:rPr>
          <w:color w:val="000000"/>
        </w:rPr>
        <w:t xml:space="preserve">To </w:t>
      </w:r>
      <w:r w:rsidR="0095365B" w:rsidRPr="00026DB9">
        <w:rPr>
          <w:color w:val="000000"/>
        </w:rPr>
        <w:t xml:space="preserve">understand if </w:t>
      </w:r>
      <w:r w:rsidR="006132AE" w:rsidRPr="006A6726">
        <w:rPr>
          <w:color w:val="000000"/>
        </w:rPr>
        <w:t>sargasso</w:t>
      </w:r>
      <w:r w:rsidR="0095365B" w:rsidRPr="00026DB9">
        <w:rPr>
          <w:color w:val="000000"/>
        </w:rPr>
        <w:t xml:space="preserve"> degradation </w:t>
      </w:r>
      <w:r w:rsidR="00B1467B">
        <w:rPr>
          <w:color w:val="000000"/>
        </w:rPr>
        <w:t>affects</w:t>
      </w:r>
      <w:r w:rsidR="0095365B" w:rsidRPr="00026DB9">
        <w:rPr>
          <w:color w:val="000000"/>
        </w:rPr>
        <w:t xml:space="preserve"> soil nitrification (the oxidation of ammonium </w:t>
      </w:r>
      <w:r w:rsidR="001124F3" w:rsidRPr="00026DB9">
        <w:rPr>
          <w:color w:val="000000"/>
        </w:rPr>
        <w:t xml:space="preserve">into nitrate by bacterial decomposition), we used </w:t>
      </w:r>
      <w:r w:rsidR="001C7DA4">
        <w:rPr>
          <w:color w:val="000000"/>
        </w:rPr>
        <w:t xml:space="preserve">aquarium water quality test strips (SJ Wave </w:t>
      </w:r>
      <w:r w:rsidR="001C7DA4">
        <w:rPr>
          <w:rFonts w:ascii="registered" w:hAnsi="registered"/>
          <w:color w:val="000000"/>
        </w:rPr>
        <w:t>®</w:t>
      </w:r>
      <w:r w:rsidR="001C7DA4">
        <w:rPr>
          <w:color w:val="000000"/>
        </w:rPr>
        <w:t>)</w:t>
      </w:r>
      <w:r w:rsidR="001124F3" w:rsidRPr="00026DB9">
        <w:rPr>
          <w:color w:val="000000"/>
        </w:rPr>
        <w:t xml:space="preserve"> to measure NO</w:t>
      </w:r>
      <w:r w:rsidR="001124F3" w:rsidRPr="00026DB9">
        <w:rPr>
          <w:color w:val="000000"/>
          <w:vertAlign w:val="subscript"/>
        </w:rPr>
        <w:t>3</w:t>
      </w:r>
      <w:r w:rsidR="001124F3" w:rsidRPr="00026DB9">
        <w:rPr>
          <w:color w:val="000000"/>
          <w:vertAlign w:val="superscript"/>
        </w:rPr>
        <w:t xml:space="preserve">- </w:t>
      </w:r>
      <w:r w:rsidR="001124F3" w:rsidRPr="00026DB9">
        <w:rPr>
          <w:color w:val="000000"/>
        </w:rPr>
        <w:t xml:space="preserve">. </w:t>
      </w:r>
      <w:r w:rsidR="00BE3346" w:rsidRPr="00026DB9">
        <w:rPr>
          <w:color w:val="000000"/>
        </w:rPr>
        <w:t xml:space="preserve">We collected sediment </w:t>
      </w:r>
      <w:r w:rsidR="00AA5387" w:rsidRPr="00026DB9">
        <w:rPr>
          <w:color w:val="000000"/>
        </w:rPr>
        <w:t>samples</w:t>
      </w:r>
      <w:r w:rsidR="001124F3" w:rsidRPr="00026DB9">
        <w:rPr>
          <w:color w:val="000000"/>
        </w:rPr>
        <w:t xml:space="preserve"> from all treatments using a</w:t>
      </w:r>
      <w:r w:rsidR="00BE3346" w:rsidRPr="00026DB9">
        <w:rPr>
          <w:color w:val="000000"/>
        </w:rPr>
        <w:t xml:space="preserve"> modified</w:t>
      </w:r>
      <w:r w:rsidR="001124F3" w:rsidRPr="00026DB9">
        <w:rPr>
          <w:color w:val="000000"/>
        </w:rPr>
        <w:t xml:space="preserve"> </w:t>
      </w:r>
      <w:r w:rsidR="001124F3" w:rsidRPr="001C7DA4">
        <w:rPr>
          <w:color w:val="000000"/>
        </w:rPr>
        <w:t>50</w:t>
      </w:r>
      <w:r w:rsidR="00BE3346" w:rsidRPr="001C7DA4">
        <w:rPr>
          <w:color w:val="000000"/>
        </w:rPr>
        <w:t xml:space="preserve"> </w:t>
      </w:r>
      <w:r w:rsidR="001124F3" w:rsidRPr="001C7DA4">
        <w:rPr>
          <w:color w:val="000000"/>
        </w:rPr>
        <w:t>ml falcon</w:t>
      </w:r>
      <w:r w:rsidR="001C7DA4">
        <w:rPr>
          <w:color w:val="000000"/>
        </w:rPr>
        <w:t xml:space="preserve"> </w:t>
      </w:r>
      <w:r w:rsidR="00BE3346" w:rsidRPr="00026DB9">
        <w:rPr>
          <w:color w:val="000000"/>
        </w:rPr>
        <w:t xml:space="preserve">tubes </w:t>
      </w:r>
      <w:r w:rsidR="00AA5387" w:rsidRPr="00026DB9">
        <w:rPr>
          <w:color w:val="000000"/>
        </w:rPr>
        <w:t xml:space="preserve">as coring devices </w:t>
      </w:r>
      <w:r w:rsidR="00BE3346" w:rsidRPr="00026DB9">
        <w:rPr>
          <w:color w:val="000000"/>
        </w:rPr>
        <w:t xml:space="preserve">(tapered end of the tubes </w:t>
      </w:r>
      <w:r w:rsidR="00AF0368">
        <w:rPr>
          <w:color w:val="000000"/>
        </w:rPr>
        <w:t>were</w:t>
      </w:r>
      <w:r w:rsidR="00BE3346" w:rsidRPr="00026DB9">
        <w:rPr>
          <w:color w:val="000000"/>
        </w:rPr>
        <w:t xml:space="preserve"> cut off).</w:t>
      </w:r>
      <w:r w:rsidR="007446A7">
        <w:rPr>
          <w:color w:val="000000"/>
        </w:rPr>
        <w:t xml:space="preserve"> All sediment cores were collected from</w:t>
      </w:r>
      <w:r w:rsidR="00DA67D8" w:rsidRPr="00026DB9">
        <w:rPr>
          <w:color w:val="000000"/>
        </w:rPr>
        <w:t xml:space="preserve"> approximately 30 cm</w:t>
      </w:r>
      <w:r w:rsidR="003616C3">
        <w:rPr>
          <w:color w:val="000000"/>
        </w:rPr>
        <w:t xml:space="preserve"> </w:t>
      </w:r>
      <w:r w:rsidR="00DA67D8" w:rsidRPr="00026DB9">
        <w:rPr>
          <w:color w:val="000000"/>
        </w:rPr>
        <w:t>from the edge</w:t>
      </w:r>
      <w:r w:rsidR="00AF0368">
        <w:rPr>
          <w:color w:val="000000"/>
        </w:rPr>
        <w:t xml:space="preserve"> of plots</w:t>
      </w:r>
      <w:r w:rsidR="003616C3">
        <w:rPr>
          <w:color w:val="000000"/>
        </w:rPr>
        <w:t xml:space="preserve"> into the interior</w:t>
      </w:r>
      <w:r w:rsidR="00DA67D8" w:rsidRPr="00026DB9">
        <w:rPr>
          <w:color w:val="000000"/>
        </w:rPr>
        <w:t xml:space="preserve"> by temporarily clearing </w:t>
      </w:r>
      <w:r w:rsidR="006132AE" w:rsidRPr="007446A7">
        <w:rPr>
          <w:color w:val="000000"/>
        </w:rPr>
        <w:lastRenderedPageBreak/>
        <w:t>sargasso</w:t>
      </w:r>
      <w:r w:rsidR="00DA67D8" w:rsidRPr="00026DB9">
        <w:rPr>
          <w:i/>
          <w:iCs/>
          <w:color w:val="000000"/>
        </w:rPr>
        <w:t xml:space="preserve"> </w:t>
      </w:r>
      <w:r w:rsidR="00DA67D8" w:rsidRPr="00026DB9">
        <w:rPr>
          <w:color w:val="000000"/>
        </w:rPr>
        <w:t xml:space="preserve">and leaf litter from the surface and coring the sediment </w:t>
      </w:r>
      <w:r w:rsidR="007446A7">
        <w:rPr>
          <w:color w:val="000000"/>
        </w:rPr>
        <w:t>underneath</w:t>
      </w:r>
      <w:r w:rsidR="00DA67D8" w:rsidRPr="00026DB9">
        <w:rPr>
          <w:color w:val="000000"/>
        </w:rPr>
        <w:t xml:space="preserve">. </w:t>
      </w:r>
      <w:r w:rsidR="004E6BEA">
        <w:rPr>
          <w:color w:val="000000"/>
        </w:rPr>
        <w:t>We</w:t>
      </w:r>
      <w:r w:rsidR="006E7CA4" w:rsidRPr="00026DB9">
        <w:rPr>
          <w:color w:val="000000"/>
        </w:rPr>
        <w:t xml:space="preserve"> homogenized sediment samples</w:t>
      </w:r>
      <w:r w:rsidR="004E6BEA">
        <w:rPr>
          <w:color w:val="000000"/>
        </w:rPr>
        <w:t xml:space="preserve"> and mixed</w:t>
      </w:r>
      <w:r w:rsidR="006E7CA4" w:rsidRPr="00026DB9">
        <w:rPr>
          <w:color w:val="000000"/>
        </w:rPr>
        <w:t xml:space="preserve"> with </w:t>
      </w:r>
      <w:r w:rsidR="006E7CA4" w:rsidRPr="004E6BEA">
        <w:rPr>
          <w:color w:val="000000"/>
          <w:highlight w:val="yellow"/>
        </w:rPr>
        <w:t>?ml</w:t>
      </w:r>
      <w:r w:rsidR="006E7CA4" w:rsidRPr="00026DB9">
        <w:rPr>
          <w:color w:val="000000"/>
        </w:rPr>
        <w:t xml:space="preserve"> of water</w:t>
      </w:r>
      <w:r w:rsidR="00AF0368">
        <w:rPr>
          <w:color w:val="000000"/>
        </w:rPr>
        <w:t xml:space="preserve">, </w:t>
      </w:r>
      <w:r w:rsidR="006E7CA4" w:rsidRPr="00026DB9">
        <w:rPr>
          <w:color w:val="000000"/>
        </w:rPr>
        <w:t xml:space="preserve">then filtered it through </w:t>
      </w:r>
      <w:r w:rsidR="006E7CA4" w:rsidRPr="00026DB9">
        <w:rPr>
          <w:color w:val="000000"/>
          <w:highlight w:val="yellow"/>
        </w:rPr>
        <w:t>filter type</w:t>
      </w:r>
      <w:r w:rsidR="006E7CA4" w:rsidRPr="00026DB9">
        <w:rPr>
          <w:color w:val="000000"/>
        </w:rPr>
        <w:t>. Following instructions included with the test kit, we</w:t>
      </w:r>
      <w:r w:rsidR="006A69A0">
        <w:rPr>
          <w:color w:val="000000"/>
        </w:rPr>
        <w:t xml:space="preserve"> visually</w:t>
      </w:r>
      <w:r w:rsidR="006E7CA4" w:rsidRPr="00026DB9">
        <w:rPr>
          <w:color w:val="000000"/>
        </w:rPr>
        <w:t xml:space="preserve"> compared the color change of each strip using the </w:t>
      </w:r>
      <w:r w:rsidR="004E6BEA">
        <w:rPr>
          <w:color w:val="000000"/>
        </w:rPr>
        <w:t xml:space="preserve">chart </w:t>
      </w:r>
      <w:r w:rsidR="006E7CA4" w:rsidRPr="00026DB9">
        <w:rPr>
          <w:color w:val="000000"/>
        </w:rPr>
        <w:t xml:space="preserve">provided. </w:t>
      </w:r>
    </w:p>
    <w:p w14:paraId="38FD9634" w14:textId="2A09DA4B" w:rsidR="00CF5B7D" w:rsidRPr="00C47D2C" w:rsidRDefault="00CF5B7D" w:rsidP="00A166FA">
      <w:pPr>
        <w:spacing w:line="480" w:lineRule="auto"/>
        <w:jc w:val="both"/>
        <w:rPr>
          <w:i/>
          <w:iCs/>
          <w:color w:val="000000"/>
        </w:rPr>
      </w:pPr>
      <w:r w:rsidRPr="00C47D2C">
        <w:rPr>
          <w:i/>
          <w:iCs/>
          <w:color w:val="000000"/>
        </w:rPr>
        <w:t xml:space="preserve">Soil respiration  </w:t>
      </w:r>
    </w:p>
    <w:p w14:paraId="132AFFBE" w14:textId="45FAE1B2" w:rsidR="000E3E9D" w:rsidRDefault="00CF5B7D" w:rsidP="00A166FA">
      <w:pPr>
        <w:spacing w:line="480" w:lineRule="auto"/>
        <w:ind w:firstLine="720"/>
        <w:jc w:val="both"/>
        <w:rPr>
          <w:color w:val="000000"/>
        </w:rPr>
      </w:pPr>
      <w:r w:rsidRPr="00026DB9">
        <w:rPr>
          <w:color w:val="000000"/>
        </w:rPr>
        <w:t xml:space="preserve">We used </w:t>
      </w:r>
      <w:r w:rsidR="00130B3C">
        <w:rPr>
          <w:color w:val="000000"/>
        </w:rPr>
        <w:t xml:space="preserve">upside-down </w:t>
      </w:r>
      <w:r w:rsidR="00AF0368">
        <w:rPr>
          <w:color w:val="000000"/>
        </w:rPr>
        <w:t>1.87 L</w:t>
      </w:r>
      <w:r w:rsidRPr="00026DB9">
        <w:rPr>
          <w:color w:val="000000"/>
        </w:rPr>
        <w:t xml:space="preserve"> plastic containers</w:t>
      </w:r>
      <w:r w:rsidR="00165D21">
        <w:rPr>
          <w:color w:val="000000"/>
        </w:rPr>
        <w:t xml:space="preserve"> with an approximate footprint area of 176.7</w:t>
      </w:r>
      <w:r w:rsidR="0005639F">
        <w:rPr>
          <w:color w:val="000000"/>
        </w:rPr>
        <w:t>2</w:t>
      </w:r>
      <w:r w:rsidR="00165D21">
        <w:rPr>
          <w:color w:val="000000"/>
        </w:rPr>
        <w:t xml:space="preserve"> cm as gas collectors. We drilled a hole in each container and glued </w:t>
      </w:r>
      <w:r w:rsidR="00BD64D6">
        <w:rPr>
          <w:color w:val="000000"/>
        </w:rPr>
        <w:t xml:space="preserve">rubber </w:t>
      </w:r>
      <w:r w:rsidRPr="00026DB9">
        <w:rPr>
          <w:color w:val="000000"/>
        </w:rPr>
        <w:t>septa plug</w:t>
      </w:r>
      <w:r w:rsidR="00165D21">
        <w:rPr>
          <w:color w:val="000000"/>
        </w:rPr>
        <w:t xml:space="preserve"> to sample using </w:t>
      </w:r>
      <w:r w:rsidR="00BF0058">
        <w:rPr>
          <w:color w:val="000000"/>
        </w:rPr>
        <w:t xml:space="preserve">10ml </w:t>
      </w:r>
      <w:r w:rsidR="00165D21">
        <w:rPr>
          <w:color w:val="000000"/>
        </w:rPr>
        <w:t>syringes</w:t>
      </w:r>
      <w:r w:rsidRPr="00026DB9">
        <w:rPr>
          <w:color w:val="000000"/>
        </w:rPr>
        <w:t>.</w:t>
      </w:r>
      <w:r w:rsidR="00165D21">
        <w:rPr>
          <w:color w:val="000000"/>
        </w:rPr>
        <w:t xml:space="preserve"> We placed</w:t>
      </w:r>
      <w:r w:rsidRPr="00026DB9">
        <w:rPr>
          <w:color w:val="000000"/>
        </w:rPr>
        <w:t xml:space="preserve"> </w:t>
      </w:r>
      <w:r w:rsidR="00165D21">
        <w:rPr>
          <w:color w:val="000000"/>
        </w:rPr>
        <w:t>g</w:t>
      </w:r>
      <w:r w:rsidR="00BD64D6">
        <w:rPr>
          <w:color w:val="000000"/>
        </w:rPr>
        <w:t>as</w:t>
      </w:r>
      <w:r w:rsidRPr="00026DB9">
        <w:rPr>
          <w:color w:val="000000"/>
        </w:rPr>
        <w:t xml:space="preserve"> collectors approximately </w:t>
      </w:r>
      <w:r w:rsidR="003616C3">
        <w:rPr>
          <w:color w:val="000000"/>
        </w:rPr>
        <w:t>30</w:t>
      </w:r>
      <w:r w:rsidR="00BF0058">
        <w:rPr>
          <w:color w:val="000000"/>
        </w:rPr>
        <w:t xml:space="preserve">cm from the </w:t>
      </w:r>
      <w:r w:rsidR="003616C3">
        <w:rPr>
          <w:color w:val="000000"/>
        </w:rPr>
        <w:t>edge</w:t>
      </w:r>
      <w:r w:rsidRPr="00026DB9">
        <w:rPr>
          <w:color w:val="000000"/>
        </w:rPr>
        <w:t xml:space="preserve"> each plot</w:t>
      </w:r>
      <w:r w:rsidR="00BD64D6">
        <w:rPr>
          <w:color w:val="000000"/>
        </w:rPr>
        <w:t>, directly above the sediment</w:t>
      </w:r>
      <w:r w:rsidR="003616C3">
        <w:rPr>
          <w:color w:val="000000"/>
        </w:rPr>
        <w:t xml:space="preserve"> by moving sargasso or leaf litter</w:t>
      </w:r>
      <w:r w:rsidRPr="00026DB9">
        <w:rPr>
          <w:color w:val="000000"/>
        </w:rPr>
        <w:t xml:space="preserve">. We collected gas samples </w:t>
      </w:r>
      <w:r w:rsidR="0005639F">
        <w:rPr>
          <w:color w:val="000000"/>
        </w:rPr>
        <w:t xml:space="preserve">immediately after placing the gas collectors over sediment and after </w:t>
      </w:r>
      <w:r w:rsidRPr="00026DB9">
        <w:rPr>
          <w:color w:val="000000"/>
        </w:rPr>
        <w:t>60</w:t>
      </w:r>
      <w:r w:rsidR="0005639F">
        <w:rPr>
          <w:color w:val="000000"/>
        </w:rPr>
        <w:t xml:space="preserve"> </w:t>
      </w:r>
      <w:r w:rsidRPr="00026DB9">
        <w:rPr>
          <w:color w:val="000000"/>
        </w:rPr>
        <w:t xml:space="preserve">minutes </w:t>
      </w:r>
      <w:r w:rsidR="00165D21">
        <w:rPr>
          <w:color w:val="000000"/>
        </w:rPr>
        <w:t>in</w:t>
      </w:r>
      <w:r w:rsidR="00BD64D6">
        <w:rPr>
          <w:color w:val="000000"/>
        </w:rPr>
        <w:t xml:space="preserve"> November 2022</w:t>
      </w:r>
      <w:r w:rsidR="00165D21">
        <w:rPr>
          <w:color w:val="000000"/>
        </w:rPr>
        <w:t>. To do this, we penetrated the septa plug</w:t>
      </w:r>
      <w:r w:rsidR="00BF0058">
        <w:rPr>
          <w:color w:val="000000"/>
        </w:rPr>
        <w:t xml:space="preserve"> with a syringe</w:t>
      </w:r>
      <w:r w:rsidRPr="00026DB9">
        <w:rPr>
          <w:color w:val="000000"/>
        </w:rPr>
        <w:t xml:space="preserve"> and pumped it ten times to homogenize t</w:t>
      </w:r>
      <w:r w:rsidR="00BF0058">
        <w:rPr>
          <w:color w:val="000000"/>
        </w:rPr>
        <w:t xml:space="preserve">he </w:t>
      </w:r>
      <w:r w:rsidRPr="00026DB9">
        <w:rPr>
          <w:color w:val="000000"/>
        </w:rPr>
        <w:t xml:space="preserve">air before extracting </w:t>
      </w:r>
      <w:r w:rsidR="00BF0058">
        <w:rPr>
          <w:color w:val="000000"/>
        </w:rPr>
        <w:t>a</w:t>
      </w:r>
      <w:r w:rsidRPr="00026DB9">
        <w:rPr>
          <w:color w:val="000000"/>
        </w:rPr>
        <w:t xml:space="preserve"> sample.</w:t>
      </w:r>
      <w:r w:rsidR="00BD64D6">
        <w:rPr>
          <w:color w:val="000000"/>
        </w:rPr>
        <w:t xml:space="preserve"> Gas samples were collected in </w:t>
      </w:r>
      <w:r w:rsidR="00165D21">
        <w:rPr>
          <w:color w:val="000000"/>
        </w:rPr>
        <w:t xml:space="preserve">10 </w:t>
      </w:r>
      <w:r w:rsidR="00BD64D6">
        <w:rPr>
          <w:color w:val="000000"/>
        </w:rPr>
        <w:t>ml vacutainers and transported to San Diego State University for CO</w:t>
      </w:r>
      <w:r w:rsidR="00BD64D6">
        <w:rPr>
          <w:color w:val="000000"/>
          <w:vertAlign w:val="subscript"/>
        </w:rPr>
        <w:t xml:space="preserve">2 </w:t>
      </w:r>
      <w:r w:rsidR="00BD64D6">
        <w:rPr>
          <w:color w:val="000000"/>
        </w:rPr>
        <w:t>analysis</w:t>
      </w:r>
      <w:r w:rsidRPr="00026DB9">
        <w:rPr>
          <w:color w:val="000000"/>
        </w:rPr>
        <w:t xml:space="preserve">. </w:t>
      </w:r>
      <w:commentRangeStart w:id="2"/>
      <w:r w:rsidRPr="00026DB9">
        <w:rPr>
          <w:color w:val="000000"/>
        </w:rPr>
        <w:t xml:space="preserve">In </w:t>
      </w:r>
      <w:r w:rsidR="00BF1832" w:rsidRPr="00026DB9">
        <w:rPr>
          <w:color w:val="000000"/>
        </w:rPr>
        <w:t>August</w:t>
      </w:r>
      <w:r w:rsidRPr="00026DB9">
        <w:rPr>
          <w:color w:val="000000"/>
        </w:rPr>
        <w:t xml:space="preserve"> 2023, we used a respirometer (</w:t>
      </w:r>
      <w:r w:rsidRPr="00BF1832">
        <w:rPr>
          <w:color w:val="000000"/>
        </w:rPr>
        <w:t xml:space="preserve">model </w:t>
      </w:r>
      <w:r w:rsidRPr="00026DB9">
        <w:rPr>
          <w:color w:val="000000"/>
          <w:highlight w:val="yellow"/>
        </w:rPr>
        <w:t>#)</w:t>
      </w:r>
      <w:r w:rsidRPr="00026DB9">
        <w:rPr>
          <w:color w:val="000000"/>
        </w:rPr>
        <w:t xml:space="preserve"> to obtain </w:t>
      </w:r>
      <w:r w:rsidRPr="00026DB9">
        <w:rPr>
          <w:i/>
          <w:iCs/>
          <w:color w:val="000000"/>
        </w:rPr>
        <w:t>in situ</w:t>
      </w:r>
      <w:r w:rsidRPr="00026DB9">
        <w:rPr>
          <w:color w:val="000000"/>
        </w:rPr>
        <w:t xml:space="preserve"> readings of CO2 at the center and </w:t>
      </w:r>
      <w:r w:rsidR="00FC6E8D">
        <w:rPr>
          <w:color w:val="000000"/>
        </w:rPr>
        <w:t>30</w:t>
      </w:r>
      <w:r w:rsidR="00BF0058">
        <w:rPr>
          <w:color w:val="000000"/>
        </w:rPr>
        <w:t>cm from the center of each plot.</w:t>
      </w:r>
      <w:r w:rsidRPr="00026DB9">
        <w:rPr>
          <w:color w:val="000000"/>
        </w:rPr>
        <w:t xml:space="preserve"> </w:t>
      </w:r>
      <w:commentRangeEnd w:id="2"/>
      <w:r w:rsidRPr="00026DB9">
        <w:rPr>
          <w:rStyle w:val="CommentReference"/>
          <w:sz w:val="24"/>
          <w:szCs w:val="24"/>
        </w:rPr>
        <w:commentReference w:id="2"/>
      </w:r>
    </w:p>
    <w:p w14:paraId="2EF82890" w14:textId="77777777" w:rsidR="00C47D2C" w:rsidRPr="00026DB9" w:rsidRDefault="00C47D2C" w:rsidP="00A166FA">
      <w:pPr>
        <w:spacing w:line="480" w:lineRule="auto"/>
        <w:ind w:firstLine="720"/>
        <w:jc w:val="both"/>
        <w:rPr>
          <w:color w:val="000000"/>
        </w:rPr>
      </w:pPr>
    </w:p>
    <w:p w14:paraId="5D3198F6" w14:textId="4D62A220" w:rsidR="000E3E9D" w:rsidRPr="00026DB9" w:rsidRDefault="009F607B" w:rsidP="00DF52BE">
      <w:pPr>
        <w:spacing w:line="480" w:lineRule="auto"/>
        <w:jc w:val="both"/>
        <w:rPr>
          <w:b/>
          <w:bCs/>
          <w:color w:val="000000"/>
        </w:rPr>
      </w:pPr>
      <w:r w:rsidRPr="00026DB9">
        <w:rPr>
          <w:b/>
          <w:bCs/>
          <w:color w:val="000000"/>
        </w:rPr>
        <w:t>Plant</w:t>
      </w:r>
      <w:r w:rsidR="00FC2E41" w:rsidRPr="00026DB9">
        <w:rPr>
          <w:b/>
          <w:bCs/>
          <w:color w:val="000000"/>
        </w:rPr>
        <w:t xml:space="preserve"> surveys</w:t>
      </w:r>
    </w:p>
    <w:p w14:paraId="035E0F65" w14:textId="1373BCB4" w:rsidR="009F607B" w:rsidRPr="00026DB9" w:rsidRDefault="009F607B" w:rsidP="00DF52BE">
      <w:pPr>
        <w:spacing w:line="480" w:lineRule="auto"/>
        <w:jc w:val="both"/>
        <w:rPr>
          <w:i/>
          <w:iCs/>
          <w:color w:val="000000"/>
        </w:rPr>
      </w:pPr>
      <w:r w:rsidRPr="00026DB9">
        <w:rPr>
          <w:i/>
          <w:iCs/>
          <w:color w:val="000000"/>
        </w:rPr>
        <w:t>Plot interior survey</w:t>
      </w:r>
    </w:p>
    <w:p w14:paraId="45669DB8" w14:textId="65ADBBD1" w:rsidR="00F64688" w:rsidRPr="00026DB9" w:rsidRDefault="006E7CA4" w:rsidP="001A7CAC">
      <w:pPr>
        <w:spacing w:line="480" w:lineRule="auto"/>
        <w:ind w:firstLine="720"/>
        <w:jc w:val="both"/>
        <w:rPr>
          <w:color w:val="000000"/>
        </w:rPr>
      </w:pPr>
      <w:r w:rsidRPr="00026DB9">
        <w:rPr>
          <w:color w:val="000000"/>
        </w:rPr>
        <w:t xml:space="preserve">To </w:t>
      </w:r>
      <w:r w:rsidR="008D4038">
        <w:rPr>
          <w:color w:val="000000"/>
        </w:rPr>
        <w:t>assess</w:t>
      </w:r>
      <w:r w:rsidRPr="00026DB9">
        <w:rPr>
          <w:color w:val="000000"/>
        </w:rPr>
        <w:t xml:space="preserve"> the effect of </w:t>
      </w:r>
      <w:r w:rsidR="006132AE" w:rsidRPr="008D4038">
        <w:rPr>
          <w:color w:val="000000"/>
        </w:rPr>
        <w:t>sargasso</w:t>
      </w:r>
      <w:r w:rsidRPr="00026DB9">
        <w:rPr>
          <w:i/>
          <w:iCs/>
          <w:color w:val="000000"/>
        </w:rPr>
        <w:t xml:space="preserve"> </w:t>
      </w:r>
      <w:r w:rsidRPr="00026DB9">
        <w:rPr>
          <w:color w:val="000000"/>
        </w:rPr>
        <w:t xml:space="preserve">on plant cover directly </w:t>
      </w:r>
      <w:r w:rsidR="00D167C4" w:rsidRPr="00026DB9">
        <w:rPr>
          <w:color w:val="000000"/>
        </w:rPr>
        <w:t xml:space="preserve">on </w:t>
      </w:r>
      <w:r w:rsidR="00BF0058">
        <w:rPr>
          <w:color w:val="000000"/>
        </w:rPr>
        <w:t>plots</w:t>
      </w:r>
      <w:r w:rsidR="00D167C4" w:rsidRPr="00026DB9">
        <w:rPr>
          <w:color w:val="000000"/>
        </w:rPr>
        <w:t>, we</w:t>
      </w:r>
      <w:r w:rsidRPr="00026DB9">
        <w:rPr>
          <w:color w:val="000000"/>
        </w:rPr>
        <w:t xml:space="preserve"> </w:t>
      </w:r>
      <w:r w:rsidR="00810213" w:rsidRPr="00026DB9">
        <w:rPr>
          <w:color w:val="000000"/>
        </w:rPr>
        <w:t xml:space="preserve">conducted percent cover surveys on the interior </w:t>
      </w:r>
      <w:r w:rsidR="00312041">
        <w:rPr>
          <w:color w:val="000000"/>
        </w:rPr>
        <w:t>using a</w:t>
      </w:r>
      <w:r w:rsidR="00810213" w:rsidRPr="00026DB9">
        <w:rPr>
          <w:color w:val="000000"/>
        </w:rPr>
        <w:t xml:space="preserve"> 100-point 0.5 x 0.5m PVC quadrats. To estimate plot interior percent cover (August and </w:t>
      </w:r>
      <w:r w:rsidR="00312041" w:rsidRPr="00026DB9">
        <w:rPr>
          <w:color w:val="000000"/>
        </w:rPr>
        <w:t>November</w:t>
      </w:r>
      <w:r w:rsidR="00810213" w:rsidRPr="00026DB9">
        <w:rPr>
          <w:color w:val="000000"/>
        </w:rPr>
        <w:t xml:space="preserve"> 2022), we randomly sampled by blindly tossing a marker over the shoulder and haphazardly placing a quadrat where the marker landed (n=3). We standardized the sampling method (March and </w:t>
      </w:r>
      <w:r w:rsidR="00312041" w:rsidRPr="00026DB9">
        <w:rPr>
          <w:color w:val="000000"/>
        </w:rPr>
        <w:t>August</w:t>
      </w:r>
      <w:r w:rsidR="00810213" w:rsidRPr="00026DB9">
        <w:rPr>
          <w:color w:val="000000"/>
        </w:rPr>
        <w:t xml:space="preserve"> 2023) by placing one quadrat in the center and using two randomly selected cardinal directions (</w:t>
      </w:r>
      <w:r w:rsidR="00810213" w:rsidRPr="00026DB9">
        <w:rPr>
          <w:color w:val="000000"/>
          <w:highlight w:val="yellow"/>
        </w:rPr>
        <w:t>degrees</w:t>
      </w:r>
      <w:r w:rsidR="00810213" w:rsidRPr="00026DB9">
        <w:rPr>
          <w:color w:val="000000"/>
        </w:rPr>
        <w:t xml:space="preserve">) and placing the next two quadrats </w:t>
      </w:r>
      <w:r w:rsidR="00810213" w:rsidRPr="00026DB9">
        <w:rPr>
          <w:color w:val="000000"/>
        </w:rPr>
        <w:lastRenderedPageBreak/>
        <w:t xml:space="preserve">at the edge of the first. We decided to sample in this way to </w:t>
      </w:r>
      <w:r w:rsidR="001F7AC6">
        <w:rPr>
          <w:color w:val="000000"/>
        </w:rPr>
        <w:t>fully</w:t>
      </w:r>
      <w:r w:rsidR="00810213" w:rsidRPr="00026DB9">
        <w:rPr>
          <w:color w:val="000000"/>
        </w:rPr>
        <w:t xml:space="preserve"> capture the treatment effect at the center of the </w:t>
      </w:r>
      <w:r w:rsidR="00312041">
        <w:rPr>
          <w:color w:val="000000"/>
        </w:rPr>
        <w:t>plots</w:t>
      </w:r>
      <w:r w:rsidR="001A7CAC">
        <w:rPr>
          <w:color w:val="000000"/>
        </w:rPr>
        <w:t xml:space="preserve"> as </w:t>
      </w:r>
      <w:r w:rsidR="00312041">
        <w:rPr>
          <w:color w:val="000000"/>
        </w:rPr>
        <w:t>sargasso piles</w:t>
      </w:r>
      <w:r w:rsidR="001A7CAC">
        <w:rPr>
          <w:color w:val="000000"/>
        </w:rPr>
        <w:t xml:space="preserve"> </w:t>
      </w:r>
      <w:r w:rsidR="00FC6E8D">
        <w:rPr>
          <w:color w:val="000000"/>
        </w:rPr>
        <w:t>as they changed</w:t>
      </w:r>
      <w:r w:rsidR="001A7CAC">
        <w:rPr>
          <w:color w:val="000000"/>
        </w:rPr>
        <w:t xml:space="preserve"> over time. </w:t>
      </w:r>
      <w:r w:rsidR="00810213" w:rsidRPr="00026DB9">
        <w:rPr>
          <w:color w:val="000000"/>
        </w:rPr>
        <w:t>In situations where</w:t>
      </w:r>
      <w:r w:rsidR="008D4038">
        <w:rPr>
          <w:color w:val="000000"/>
        </w:rPr>
        <w:t xml:space="preserve"> we</w:t>
      </w:r>
      <w:r w:rsidR="00810213" w:rsidRPr="00026DB9">
        <w:rPr>
          <w:color w:val="000000"/>
        </w:rPr>
        <w:t xml:space="preserve"> encountered multiple species under</w:t>
      </w:r>
      <w:r w:rsidR="008D4038">
        <w:rPr>
          <w:color w:val="000000"/>
        </w:rPr>
        <w:t xml:space="preserve"> quadrat cross hairs</w:t>
      </w:r>
      <w:r w:rsidR="00810213" w:rsidRPr="00026DB9">
        <w:rPr>
          <w:color w:val="000000"/>
        </w:rPr>
        <w:t>, we identified and counted the top layer</w:t>
      </w:r>
      <w:r w:rsidR="001A7CAC">
        <w:rPr>
          <w:color w:val="000000"/>
        </w:rPr>
        <w:t xml:space="preserve"> only</w:t>
      </w:r>
      <w:r w:rsidR="008D4038">
        <w:rPr>
          <w:color w:val="000000"/>
        </w:rPr>
        <w:t xml:space="preserve">. </w:t>
      </w:r>
    </w:p>
    <w:p w14:paraId="3E4C904E" w14:textId="02946F05" w:rsidR="00FC2E41" w:rsidRPr="00026DB9" w:rsidRDefault="009F607B" w:rsidP="00DF52BE">
      <w:pPr>
        <w:spacing w:line="480" w:lineRule="auto"/>
        <w:jc w:val="both"/>
        <w:rPr>
          <w:i/>
          <w:iCs/>
          <w:color w:val="000000"/>
        </w:rPr>
      </w:pPr>
      <w:commentRangeStart w:id="3"/>
      <w:r w:rsidRPr="00026DB9">
        <w:rPr>
          <w:i/>
          <w:iCs/>
          <w:color w:val="000000"/>
        </w:rPr>
        <w:t>Plot perimeter survey</w:t>
      </w:r>
      <w:commentRangeEnd w:id="3"/>
      <w:r w:rsidR="001B0BDA">
        <w:rPr>
          <w:rStyle w:val="CommentReference"/>
        </w:rPr>
        <w:commentReference w:id="3"/>
      </w:r>
    </w:p>
    <w:p w14:paraId="61124AAC" w14:textId="75A9CE0F" w:rsidR="00FC6E8D" w:rsidRDefault="00F64688" w:rsidP="008D4038">
      <w:pPr>
        <w:spacing w:line="480" w:lineRule="auto"/>
        <w:ind w:firstLine="720"/>
        <w:jc w:val="both"/>
        <w:rPr>
          <w:color w:val="000000"/>
        </w:rPr>
      </w:pPr>
      <w:r w:rsidRPr="00026DB9">
        <w:rPr>
          <w:color w:val="000000"/>
        </w:rPr>
        <w:t xml:space="preserve">To assess the effect of </w:t>
      </w:r>
      <w:r w:rsidR="006132AE" w:rsidRPr="00A02B95">
        <w:rPr>
          <w:color w:val="000000"/>
        </w:rPr>
        <w:t>sargasso</w:t>
      </w:r>
      <w:r w:rsidRPr="00026DB9">
        <w:rPr>
          <w:color w:val="000000"/>
        </w:rPr>
        <w:t xml:space="preserve"> beyond piles, we conducted two surveys</w:t>
      </w:r>
      <w:r w:rsidR="00A02B95">
        <w:rPr>
          <w:color w:val="000000"/>
        </w:rPr>
        <w:t xml:space="preserve"> to look at plant </w:t>
      </w:r>
      <w:r w:rsidR="001A7CAC">
        <w:rPr>
          <w:color w:val="000000"/>
        </w:rPr>
        <w:t xml:space="preserve">percent </w:t>
      </w:r>
      <w:r w:rsidR="00A02B95">
        <w:rPr>
          <w:color w:val="000000"/>
        </w:rPr>
        <w:t xml:space="preserve">cover at the edge of </w:t>
      </w:r>
      <w:r w:rsidR="001F7AC6">
        <w:rPr>
          <w:color w:val="000000"/>
        </w:rPr>
        <w:t>all treatments</w:t>
      </w:r>
      <w:r w:rsidRPr="00026DB9">
        <w:rPr>
          <w:color w:val="000000"/>
        </w:rPr>
        <w:t xml:space="preserve">. </w:t>
      </w:r>
      <w:r w:rsidR="00B629A9">
        <w:rPr>
          <w:color w:val="000000"/>
        </w:rPr>
        <w:t xml:space="preserve">For the first survey, we </w:t>
      </w:r>
      <w:r w:rsidRPr="00026DB9">
        <w:rPr>
          <w:color w:val="000000"/>
        </w:rPr>
        <w:t xml:space="preserve">placed a quadrat at the edge of </w:t>
      </w:r>
      <w:r w:rsidR="00FC6E8D">
        <w:rPr>
          <w:color w:val="000000"/>
        </w:rPr>
        <w:t>sargasso</w:t>
      </w:r>
      <w:r w:rsidRPr="00026DB9">
        <w:rPr>
          <w:color w:val="000000"/>
        </w:rPr>
        <w:t xml:space="preserve"> </w:t>
      </w:r>
      <w:r w:rsidR="00FC6E8D">
        <w:rPr>
          <w:color w:val="000000"/>
        </w:rPr>
        <w:t>plots</w:t>
      </w:r>
      <w:r w:rsidR="00EB7A46" w:rsidRPr="00026DB9">
        <w:rPr>
          <w:color w:val="000000"/>
        </w:rPr>
        <w:t xml:space="preserve"> and </w:t>
      </w:r>
      <w:r w:rsidR="00FC6E8D">
        <w:rPr>
          <w:color w:val="000000"/>
        </w:rPr>
        <w:t>1.88m from the centers of control plots</w:t>
      </w:r>
      <w:r w:rsidR="00EB7A46" w:rsidRPr="00026DB9">
        <w:rPr>
          <w:color w:val="000000"/>
        </w:rPr>
        <w:t xml:space="preserve">, on </w:t>
      </w:r>
      <w:r w:rsidR="001A7CAC">
        <w:rPr>
          <w:color w:val="000000"/>
        </w:rPr>
        <w:t>opposing</w:t>
      </w:r>
      <w:r w:rsidR="00EB7A46" w:rsidRPr="00026DB9">
        <w:rPr>
          <w:color w:val="000000"/>
        </w:rPr>
        <w:t xml:space="preserve"> sides of the </w:t>
      </w:r>
      <w:r w:rsidR="001A7CAC">
        <w:rPr>
          <w:color w:val="000000"/>
        </w:rPr>
        <w:t>plots (“</w:t>
      </w:r>
      <w:r w:rsidR="00895752">
        <w:rPr>
          <w:color w:val="000000"/>
        </w:rPr>
        <w:t>left” and “right”)</w:t>
      </w:r>
      <w:r w:rsidR="00EB7A46" w:rsidRPr="00026DB9">
        <w:rPr>
          <w:color w:val="000000"/>
        </w:rPr>
        <w:t xml:space="preserve">. We </w:t>
      </w:r>
      <w:r w:rsidR="00D10362">
        <w:rPr>
          <w:color w:val="000000"/>
        </w:rPr>
        <w:t>measured</w:t>
      </w:r>
      <w:r w:rsidR="00EB7A46" w:rsidRPr="00026DB9">
        <w:rPr>
          <w:color w:val="000000"/>
        </w:rPr>
        <w:t xml:space="preserve"> percent cover using the methods described</w:t>
      </w:r>
      <w:r w:rsidR="001A7CAC">
        <w:rPr>
          <w:color w:val="000000"/>
        </w:rPr>
        <w:t xml:space="preserve"> in the section</w:t>
      </w:r>
      <w:r w:rsidR="00EB7A46" w:rsidRPr="00026DB9">
        <w:rPr>
          <w:color w:val="000000"/>
        </w:rPr>
        <w:t xml:space="preserve"> above. </w:t>
      </w:r>
      <w:r w:rsidR="00D10362">
        <w:rPr>
          <w:color w:val="000000"/>
        </w:rPr>
        <w:t>This was</w:t>
      </w:r>
      <w:r w:rsidR="00EB7A46" w:rsidRPr="00026DB9">
        <w:rPr>
          <w:color w:val="000000"/>
        </w:rPr>
        <w:t xml:space="preserve"> repeated at 0.75m</w:t>
      </w:r>
      <w:r w:rsidR="00D10362">
        <w:rPr>
          <w:color w:val="000000"/>
        </w:rPr>
        <w:t xml:space="preserve"> </w:t>
      </w:r>
      <w:r w:rsidR="00EB7A46" w:rsidRPr="00026DB9">
        <w:rPr>
          <w:color w:val="000000"/>
        </w:rPr>
        <w:t xml:space="preserve">and 1.5m (August and </w:t>
      </w:r>
      <w:r w:rsidR="00BF1832" w:rsidRPr="00026DB9">
        <w:rPr>
          <w:color w:val="000000"/>
        </w:rPr>
        <w:t>November</w:t>
      </w:r>
      <w:r w:rsidR="00EB7A46" w:rsidRPr="00026DB9">
        <w:rPr>
          <w:color w:val="000000"/>
        </w:rPr>
        <w:t xml:space="preserve"> 2022, and March 2023). </w:t>
      </w:r>
      <w:r w:rsidR="00D10362" w:rsidRPr="00026DB9">
        <w:rPr>
          <w:color w:val="000000"/>
        </w:rPr>
        <w:t xml:space="preserve">In </w:t>
      </w:r>
      <w:r w:rsidR="00D10362" w:rsidRPr="00D10362">
        <w:rPr>
          <w:color w:val="000000"/>
        </w:rPr>
        <w:t>March 2023</w:t>
      </w:r>
      <w:r w:rsidR="00D10362" w:rsidRPr="00026DB9">
        <w:rPr>
          <w:color w:val="000000"/>
        </w:rPr>
        <w:t>, we did not see variation between sampling distances</w:t>
      </w:r>
      <w:r w:rsidR="001A7CAC">
        <w:rPr>
          <w:color w:val="000000"/>
        </w:rPr>
        <w:t xml:space="preserve"> at 0.75m and 1.5m</w:t>
      </w:r>
      <w:r w:rsidR="00D10362" w:rsidRPr="00026DB9">
        <w:rPr>
          <w:color w:val="000000"/>
        </w:rPr>
        <w:t xml:space="preserve"> </w:t>
      </w:r>
      <w:r w:rsidR="001A7CAC">
        <w:rPr>
          <w:color w:val="000000"/>
        </w:rPr>
        <w:t xml:space="preserve">from the plot </w:t>
      </w:r>
      <w:r w:rsidR="00D10362" w:rsidRPr="00026DB9">
        <w:rPr>
          <w:color w:val="000000"/>
        </w:rPr>
        <w:t>and decided to drop</w:t>
      </w:r>
      <w:r w:rsidR="001A7CAC">
        <w:rPr>
          <w:color w:val="000000"/>
        </w:rPr>
        <w:t xml:space="preserve"> this portion of the survey</w:t>
      </w:r>
      <w:r w:rsidR="00D10362" w:rsidRPr="00026DB9">
        <w:rPr>
          <w:color w:val="000000"/>
        </w:rPr>
        <w:t xml:space="preserve"> in the interest of sampling efforts and time</w:t>
      </w:r>
      <w:r w:rsidR="00AC3650">
        <w:rPr>
          <w:color w:val="000000"/>
        </w:rPr>
        <w:t xml:space="preserve"> (supplementary Fig. 1)</w:t>
      </w:r>
      <w:r w:rsidR="00D10362" w:rsidRPr="00026DB9">
        <w:rPr>
          <w:color w:val="000000"/>
        </w:rPr>
        <w:t>.</w:t>
      </w:r>
      <w:r w:rsidR="00FC6E8D">
        <w:rPr>
          <w:color w:val="000000"/>
        </w:rPr>
        <w:t xml:space="preserve"> </w:t>
      </w:r>
      <w:r w:rsidR="00D10362">
        <w:rPr>
          <w:color w:val="000000"/>
        </w:rPr>
        <w:t xml:space="preserve"> </w:t>
      </w:r>
      <w:r w:rsidR="00EB7A46" w:rsidRPr="00026DB9">
        <w:rPr>
          <w:color w:val="000000"/>
        </w:rPr>
        <w:t xml:space="preserve">In the second survey, we placed a quadrat on front and back of each </w:t>
      </w:r>
      <w:r w:rsidR="00D10362">
        <w:rPr>
          <w:color w:val="000000"/>
        </w:rPr>
        <w:t xml:space="preserve">plot </w:t>
      </w:r>
      <w:r w:rsidR="00871F56" w:rsidRPr="00026DB9">
        <w:rPr>
          <w:color w:val="000000"/>
        </w:rPr>
        <w:t>(hereafter called “low” and “high”)</w:t>
      </w:r>
      <w:r w:rsidR="00D10362">
        <w:rPr>
          <w:color w:val="000000"/>
        </w:rPr>
        <w:t xml:space="preserve"> </w:t>
      </w:r>
      <w:r w:rsidR="00EB7A46" w:rsidRPr="00026DB9">
        <w:rPr>
          <w:color w:val="000000"/>
        </w:rPr>
        <w:t xml:space="preserve">and conducted percent cover surveys as described above. </w:t>
      </w:r>
    </w:p>
    <w:p w14:paraId="1E9F1858" w14:textId="6838AB58" w:rsidR="00FC2E41" w:rsidRPr="00026DB9" w:rsidRDefault="00EB7A46" w:rsidP="008D4038">
      <w:pPr>
        <w:spacing w:line="480" w:lineRule="auto"/>
        <w:ind w:firstLine="720"/>
        <w:jc w:val="both"/>
        <w:rPr>
          <w:color w:val="000000"/>
        </w:rPr>
      </w:pPr>
      <w:r w:rsidRPr="00026DB9">
        <w:rPr>
          <w:color w:val="000000"/>
        </w:rPr>
        <w:t>Thus, we combined the 0</w:t>
      </w:r>
      <w:r w:rsidR="00BF1832">
        <w:rPr>
          <w:color w:val="000000"/>
        </w:rPr>
        <w:t xml:space="preserve"> </w:t>
      </w:r>
      <w:r w:rsidRPr="00026DB9">
        <w:rPr>
          <w:color w:val="000000"/>
        </w:rPr>
        <w:t xml:space="preserve">m points of both surveys to create a perimeter survey to detect the effect of </w:t>
      </w:r>
      <w:r w:rsidR="006132AE" w:rsidRPr="00D10362">
        <w:rPr>
          <w:iCs/>
          <w:color w:val="000000"/>
        </w:rPr>
        <w:t>sargasso</w:t>
      </w:r>
      <w:r w:rsidR="00D10362">
        <w:rPr>
          <w:color w:val="000000"/>
        </w:rPr>
        <w:t xml:space="preserve"> </w:t>
      </w:r>
      <w:r w:rsidRPr="00026DB9">
        <w:rPr>
          <w:color w:val="000000"/>
        </w:rPr>
        <w:t xml:space="preserve">directly adjacent to the piles. Additionally, because </w:t>
      </w:r>
      <w:r w:rsidRPr="00D10362">
        <w:rPr>
          <w:color w:val="000000"/>
        </w:rPr>
        <w:t>Bermuda grass</w:t>
      </w:r>
      <w:r w:rsidRPr="00026DB9">
        <w:rPr>
          <w:color w:val="000000"/>
        </w:rPr>
        <w:t xml:space="preserve"> </w:t>
      </w:r>
      <w:r w:rsidR="00180941">
        <w:rPr>
          <w:color w:val="000000"/>
        </w:rPr>
        <w:t xml:space="preserve"> (hereafter “grass”) </w:t>
      </w:r>
      <w:r w:rsidR="00D10362">
        <w:rPr>
          <w:color w:val="000000"/>
        </w:rPr>
        <w:t>w</w:t>
      </w:r>
      <w:r w:rsidRPr="00026DB9">
        <w:rPr>
          <w:color w:val="000000"/>
        </w:rPr>
        <w:t xml:space="preserve">as so prevalent at the beach sites and there </w:t>
      </w:r>
      <w:r w:rsidR="00BF1832" w:rsidRPr="00026DB9">
        <w:rPr>
          <w:color w:val="000000"/>
        </w:rPr>
        <w:t>were</w:t>
      </w:r>
      <w:r w:rsidRPr="00026DB9">
        <w:rPr>
          <w:color w:val="000000"/>
        </w:rPr>
        <w:t xml:space="preserve"> no obvious </w:t>
      </w:r>
      <w:r w:rsidR="00F95532" w:rsidRPr="00026DB9">
        <w:rPr>
          <w:color w:val="000000"/>
        </w:rPr>
        <w:t>patterns observed in the forest</w:t>
      </w:r>
      <w:r w:rsidR="00FC6E8D">
        <w:rPr>
          <w:color w:val="000000"/>
        </w:rPr>
        <w:t xml:space="preserve"> or with other plants in general</w:t>
      </w:r>
      <w:r w:rsidR="00F95532" w:rsidRPr="00026DB9">
        <w:rPr>
          <w:color w:val="000000"/>
        </w:rPr>
        <w:t>, we decided to score these surveys by collapsing all non-</w:t>
      </w:r>
      <w:r w:rsidR="00D10362" w:rsidRPr="00D10362">
        <w:rPr>
          <w:color w:val="000000"/>
        </w:rPr>
        <w:t>Bermuda</w:t>
      </w:r>
      <w:r w:rsidR="00F95532" w:rsidRPr="00D10362">
        <w:rPr>
          <w:color w:val="000000"/>
        </w:rPr>
        <w:t xml:space="preserve"> grass</w:t>
      </w:r>
      <w:r w:rsidR="00F95532" w:rsidRPr="00026DB9">
        <w:rPr>
          <w:color w:val="000000"/>
        </w:rPr>
        <w:t xml:space="preserve"> plants into one category in the forest (March 2023), and both sites in </w:t>
      </w:r>
      <w:r w:rsidR="00BF1832" w:rsidRPr="00026DB9">
        <w:rPr>
          <w:color w:val="000000"/>
        </w:rPr>
        <w:t>August</w:t>
      </w:r>
      <w:r w:rsidR="00F95532" w:rsidRPr="00026DB9">
        <w:rPr>
          <w:color w:val="000000"/>
        </w:rPr>
        <w:t xml:space="preserve"> 2023. </w:t>
      </w:r>
      <w:r w:rsidR="00FC6E8D">
        <w:rPr>
          <w:color w:val="000000"/>
        </w:rPr>
        <w:t xml:space="preserve">Furthermore, the sargasso treatments had decreased in volume and area footprint which meant that quadrats placed on the edge of sargasso had been moving over sampling periods, thus in August 2023 we decided to sample at 1.88m from the centers of sargasso piles in the same way we sampled control plots. </w:t>
      </w:r>
    </w:p>
    <w:p w14:paraId="1C23438E" w14:textId="5F5B1CE6" w:rsidR="00FC2E41" w:rsidRPr="00026DB9" w:rsidRDefault="00FC2E41" w:rsidP="00D10362">
      <w:pPr>
        <w:spacing w:line="480" w:lineRule="auto"/>
        <w:ind w:firstLine="720"/>
        <w:jc w:val="both"/>
        <w:rPr>
          <w:color w:val="000000"/>
        </w:rPr>
      </w:pPr>
      <w:r w:rsidRPr="00026DB9">
        <w:rPr>
          <w:color w:val="000000"/>
        </w:rPr>
        <w:lastRenderedPageBreak/>
        <w:t xml:space="preserve">It should be noted that the beach site </w:t>
      </w:r>
      <w:proofErr w:type="gramStart"/>
      <w:r w:rsidRPr="00026DB9">
        <w:rPr>
          <w:color w:val="000000"/>
        </w:rPr>
        <w:t>was located in</w:t>
      </w:r>
      <w:proofErr w:type="gramEnd"/>
      <w:r w:rsidRPr="00026DB9">
        <w:rPr>
          <w:color w:val="000000"/>
        </w:rPr>
        <w:t xml:space="preserve"> an area that is not typically used by </w:t>
      </w:r>
      <w:r w:rsidR="009C44BF" w:rsidRPr="00026DB9">
        <w:rPr>
          <w:color w:val="000000"/>
        </w:rPr>
        <w:t>beachgoers</w:t>
      </w:r>
      <w:r w:rsidRPr="00026DB9">
        <w:rPr>
          <w:color w:val="000000"/>
        </w:rPr>
        <w:t xml:space="preserve">, however, between </w:t>
      </w:r>
      <w:r w:rsidR="009C44BF">
        <w:rPr>
          <w:color w:val="000000"/>
        </w:rPr>
        <w:t>November 2022 and March 2023</w:t>
      </w:r>
      <w:r w:rsidRPr="00026DB9">
        <w:rPr>
          <w:color w:val="000000"/>
        </w:rPr>
        <w:t xml:space="preserve">, we found recreational vehicles </w:t>
      </w:r>
      <w:r w:rsidR="00B629A9">
        <w:rPr>
          <w:color w:val="000000"/>
        </w:rPr>
        <w:t xml:space="preserve">tracks </w:t>
      </w:r>
      <w:r w:rsidRPr="00026DB9">
        <w:rPr>
          <w:color w:val="000000"/>
        </w:rPr>
        <w:t xml:space="preserve">that disturbed the edge of two </w:t>
      </w:r>
      <w:r w:rsidR="006132AE" w:rsidRPr="009C44BF">
        <w:rPr>
          <w:color w:val="000000"/>
        </w:rPr>
        <w:t>sargasso</w:t>
      </w:r>
      <w:r w:rsidRPr="00026DB9">
        <w:rPr>
          <w:i/>
          <w:iCs/>
          <w:color w:val="000000"/>
        </w:rPr>
        <w:t xml:space="preserve"> </w:t>
      </w:r>
      <w:r w:rsidRPr="009C44BF">
        <w:rPr>
          <w:color w:val="000000"/>
        </w:rPr>
        <w:t>piles</w:t>
      </w:r>
      <w:r w:rsidRPr="00026DB9">
        <w:rPr>
          <w:i/>
          <w:iCs/>
          <w:color w:val="000000"/>
        </w:rPr>
        <w:t>.</w:t>
      </w:r>
      <w:r w:rsidRPr="00026DB9">
        <w:rPr>
          <w:color w:val="000000"/>
        </w:rPr>
        <w:t xml:space="preserve"> Due to this disturbance, surveys were adjusted to avoid th</w:t>
      </w:r>
      <w:r w:rsidR="00FC6E8D">
        <w:rPr>
          <w:color w:val="000000"/>
        </w:rPr>
        <w:t xml:space="preserve">ese </w:t>
      </w:r>
      <w:r w:rsidRPr="00026DB9">
        <w:rPr>
          <w:color w:val="000000"/>
        </w:rPr>
        <w:t>areas by moving quadrats to an adjacent side where the piles were undisturbed.</w:t>
      </w:r>
      <w:r w:rsidR="00FC6E8D">
        <w:rPr>
          <w:color w:val="000000"/>
        </w:rPr>
        <w:t xml:space="preserve"> Thus, the “low” quadrats were placed approximately 0.5</w:t>
      </w:r>
      <w:r w:rsidR="00355E51">
        <w:rPr>
          <w:color w:val="000000"/>
        </w:rPr>
        <w:t>m closer to the left side of these plots.</w:t>
      </w:r>
      <w:r w:rsidR="00F95532" w:rsidRPr="00026DB9">
        <w:rPr>
          <w:color w:val="000000"/>
        </w:rPr>
        <w:t xml:space="preserve"> We did not see any signs of unnatural disturbance on treatments in the forest. </w:t>
      </w:r>
    </w:p>
    <w:p w14:paraId="0A5B9B3B" w14:textId="77777777" w:rsidR="00227F01" w:rsidRPr="00026DB9" w:rsidRDefault="00227F01" w:rsidP="00DF52BE">
      <w:pPr>
        <w:spacing w:line="480" w:lineRule="auto"/>
        <w:jc w:val="both"/>
        <w:rPr>
          <w:b/>
          <w:bCs/>
          <w:color w:val="000000"/>
        </w:rPr>
      </w:pPr>
    </w:p>
    <w:p w14:paraId="0A6FF18D" w14:textId="7E4B0595" w:rsidR="00810213" w:rsidRPr="007364CF" w:rsidRDefault="00227F01" w:rsidP="007364CF">
      <w:pPr>
        <w:spacing w:line="480" w:lineRule="auto"/>
        <w:jc w:val="both"/>
        <w:rPr>
          <w:b/>
          <w:bCs/>
          <w:color w:val="000000"/>
        </w:rPr>
      </w:pPr>
      <w:r w:rsidRPr="00026DB9">
        <w:rPr>
          <w:b/>
          <w:bCs/>
          <w:color w:val="000000"/>
        </w:rPr>
        <w:t>Arthropod</w:t>
      </w:r>
      <w:r w:rsidR="009F607B" w:rsidRPr="00026DB9">
        <w:rPr>
          <w:b/>
          <w:bCs/>
          <w:color w:val="000000"/>
        </w:rPr>
        <w:t xml:space="preserve"> Surveys</w:t>
      </w:r>
    </w:p>
    <w:p w14:paraId="3E67CDAB" w14:textId="77777777" w:rsidR="009F607B" w:rsidRPr="00026DB9" w:rsidRDefault="009F607B" w:rsidP="008C5640">
      <w:pPr>
        <w:spacing w:line="480" w:lineRule="auto"/>
        <w:jc w:val="both"/>
        <w:rPr>
          <w:i/>
          <w:iCs/>
          <w:color w:val="000000"/>
        </w:rPr>
      </w:pPr>
      <w:r w:rsidRPr="00026DB9">
        <w:rPr>
          <w:i/>
          <w:iCs/>
          <w:color w:val="000000"/>
        </w:rPr>
        <w:t>Crawling arthropods</w:t>
      </w:r>
    </w:p>
    <w:p w14:paraId="21CF00CC" w14:textId="3D6A807B" w:rsidR="00810213" w:rsidRDefault="009F607B" w:rsidP="008C5640">
      <w:pPr>
        <w:spacing w:line="480" w:lineRule="auto"/>
        <w:ind w:firstLine="720"/>
        <w:jc w:val="both"/>
        <w:rPr>
          <w:color w:val="000000"/>
        </w:rPr>
      </w:pPr>
      <w:r w:rsidRPr="00026DB9">
        <w:rPr>
          <w:color w:val="000000"/>
        </w:rPr>
        <w:t>To assess</w:t>
      </w:r>
      <w:r w:rsidR="00871F56" w:rsidRPr="00026DB9">
        <w:rPr>
          <w:color w:val="000000"/>
        </w:rPr>
        <w:t xml:space="preserve"> the effect of </w:t>
      </w:r>
      <w:r w:rsidR="006132AE" w:rsidRPr="008C5640">
        <w:rPr>
          <w:color w:val="000000"/>
        </w:rPr>
        <w:t>sargasso</w:t>
      </w:r>
      <w:r w:rsidR="00871F56" w:rsidRPr="00026DB9">
        <w:rPr>
          <w:i/>
          <w:iCs/>
          <w:color w:val="000000"/>
        </w:rPr>
        <w:t xml:space="preserve"> </w:t>
      </w:r>
      <w:r w:rsidR="00871F56" w:rsidRPr="00026DB9">
        <w:rPr>
          <w:color w:val="000000"/>
        </w:rPr>
        <w:t xml:space="preserve">on crawling </w:t>
      </w:r>
      <w:r w:rsidR="00C90BC2" w:rsidRPr="00026DB9">
        <w:rPr>
          <w:color w:val="000000"/>
        </w:rPr>
        <w:t xml:space="preserve">arthropod </w:t>
      </w:r>
      <w:r w:rsidR="0026217F">
        <w:rPr>
          <w:color w:val="000000"/>
        </w:rPr>
        <w:t>abundance</w:t>
      </w:r>
      <w:r w:rsidR="00C90BC2" w:rsidRPr="00026DB9">
        <w:rPr>
          <w:color w:val="000000"/>
        </w:rPr>
        <w:t>, w</w:t>
      </w:r>
      <w:r w:rsidR="000D66B8" w:rsidRPr="00026DB9">
        <w:rPr>
          <w:color w:val="000000"/>
        </w:rPr>
        <w:t>e placed y</w:t>
      </w:r>
      <w:r w:rsidR="00810213" w:rsidRPr="00026DB9">
        <w:rPr>
          <w:color w:val="000000"/>
        </w:rPr>
        <w:t xml:space="preserve">ellow </w:t>
      </w:r>
      <w:r w:rsidR="00D40143">
        <w:rPr>
          <w:color w:val="000000"/>
        </w:rPr>
        <w:t xml:space="preserve"> plastic cups </w:t>
      </w:r>
      <w:r w:rsidR="00C90BC2" w:rsidRPr="00026DB9">
        <w:rPr>
          <w:color w:val="000000"/>
        </w:rPr>
        <w:t>(</w:t>
      </w:r>
      <w:r w:rsidR="00810213" w:rsidRPr="00026DB9">
        <w:rPr>
          <w:color w:val="000000"/>
        </w:rPr>
        <w:t>2</w:t>
      </w:r>
      <w:r w:rsidR="008C5640">
        <w:rPr>
          <w:color w:val="000000"/>
        </w:rPr>
        <w:t xml:space="preserve">10 </w:t>
      </w:r>
      <w:r w:rsidR="00810213" w:rsidRPr="00026DB9">
        <w:rPr>
          <w:color w:val="000000"/>
        </w:rPr>
        <w:t>ml</w:t>
      </w:r>
      <w:r w:rsidR="000D66B8" w:rsidRPr="00026DB9">
        <w:rPr>
          <w:color w:val="000000"/>
        </w:rPr>
        <w:t>)</w:t>
      </w:r>
      <w:r w:rsidR="00810213" w:rsidRPr="00026DB9">
        <w:rPr>
          <w:color w:val="000000"/>
        </w:rPr>
        <w:t xml:space="preserve"> </w:t>
      </w:r>
      <w:r w:rsidR="000D66B8" w:rsidRPr="00026DB9">
        <w:rPr>
          <w:color w:val="000000"/>
        </w:rPr>
        <w:t xml:space="preserve">at the </w:t>
      </w:r>
      <w:r w:rsidR="008C5640">
        <w:rPr>
          <w:color w:val="000000"/>
        </w:rPr>
        <w:t>edge of the</w:t>
      </w:r>
      <w:r w:rsidR="000D66B8" w:rsidRPr="00026DB9">
        <w:rPr>
          <w:color w:val="000000"/>
        </w:rPr>
        <w:t xml:space="preserve"> lowest</w:t>
      </w:r>
      <w:r w:rsidR="00FA631F">
        <w:rPr>
          <w:color w:val="000000"/>
        </w:rPr>
        <w:t xml:space="preserve"> and highest</w:t>
      </w:r>
      <w:r w:rsidR="000D66B8" w:rsidRPr="00026DB9">
        <w:rPr>
          <w:color w:val="000000"/>
        </w:rPr>
        <w:t xml:space="preserve"> </w:t>
      </w:r>
      <w:r w:rsidR="008C5640">
        <w:rPr>
          <w:color w:val="000000"/>
        </w:rPr>
        <w:t>point</w:t>
      </w:r>
      <w:r w:rsidR="00FA631F">
        <w:rPr>
          <w:color w:val="000000"/>
        </w:rPr>
        <w:t>s</w:t>
      </w:r>
      <w:r w:rsidR="000D66B8" w:rsidRPr="00026DB9">
        <w:rPr>
          <w:color w:val="000000"/>
        </w:rPr>
        <w:t xml:space="preserve"> of each plot</w:t>
      </w:r>
      <w:r w:rsidR="008C5640">
        <w:rPr>
          <w:color w:val="000000"/>
        </w:rPr>
        <w:t xml:space="preserve">. </w:t>
      </w:r>
      <w:r w:rsidR="00355E51">
        <w:rPr>
          <w:color w:val="000000"/>
        </w:rPr>
        <w:t>Pitfall traps</w:t>
      </w:r>
      <w:r w:rsidR="00810213" w:rsidRPr="00026DB9">
        <w:rPr>
          <w:color w:val="000000"/>
        </w:rPr>
        <w:t xml:space="preserve"> </w:t>
      </w:r>
      <w:r w:rsidR="00355E51">
        <w:rPr>
          <w:color w:val="000000"/>
        </w:rPr>
        <w:t>were</w:t>
      </w:r>
      <w:r w:rsidR="00810213" w:rsidRPr="00026DB9">
        <w:rPr>
          <w:color w:val="000000"/>
        </w:rPr>
        <w:t xml:space="preserve"> buried</w:t>
      </w:r>
      <w:r w:rsidR="00D40143">
        <w:rPr>
          <w:color w:val="000000"/>
        </w:rPr>
        <w:t xml:space="preserve"> </w:t>
      </w:r>
      <w:r w:rsidR="00810213" w:rsidRPr="00026DB9">
        <w:rPr>
          <w:color w:val="000000"/>
        </w:rPr>
        <w:t>flush with the substrate</w:t>
      </w:r>
      <w:r w:rsidR="000D66B8" w:rsidRPr="00026DB9">
        <w:rPr>
          <w:color w:val="000000"/>
        </w:rPr>
        <w:t xml:space="preserve"> and </w:t>
      </w:r>
      <w:r w:rsidR="00810213" w:rsidRPr="00026DB9">
        <w:rPr>
          <w:color w:val="000000"/>
        </w:rPr>
        <w:t xml:space="preserve">filed approximately halfway with water and </w:t>
      </w:r>
      <w:r w:rsidR="000D66B8" w:rsidRPr="00026DB9">
        <w:rPr>
          <w:color w:val="000000"/>
        </w:rPr>
        <w:t>~5</w:t>
      </w:r>
      <w:r w:rsidR="00810213" w:rsidRPr="00026DB9">
        <w:rPr>
          <w:color w:val="000000"/>
        </w:rPr>
        <w:t xml:space="preserve"> drops of dish soap</w:t>
      </w:r>
      <w:r w:rsidR="000D66B8" w:rsidRPr="00026DB9">
        <w:rPr>
          <w:color w:val="000000"/>
        </w:rPr>
        <w:t xml:space="preserve"> to break the surface tension and prevent arthropods from escaping</w:t>
      </w:r>
      <w:r w:rsidR="00810213" w:rsidRPr="00026DB9">
        <w:rPr>
          <w:color w:val="000000"/>
        </w:rPr>
        <w:t>.</w:t>
      </w:r>
      <w:r w:rsidR="000D66B8" w:rsidRPr="00026DB9">
        <w:rPr>
          <w:color w:val="000000"/>
        </w:rPr>
        <w:t xml:space="preserve"> We collected the entire contents of each trap</w:t>
      </w:r>
      <w:r w:rsidR="00871F56" w:rsidRPr="00026DB9">
        <w:rPr>
          <w:color w:val="000000"/>
        </w:rPr>
        <w:t xml:space="preserve"> after 24 hours</w:t>
      </w:r>
      <w:r w:rsidR="000D66B8" w:rsidRPr="00026DB9">
        <w:rPr>
          <w:color w:val="000000"/>
        </w:rPr>
        <w:t xml:space="preserve">, </w:t>
      </w:r>
      <w:r w:rsidR="00871F56" w:rsidRPr="00026DB9">
        <w:rPr>
          <w:color w:val="000000"/>
        </w:rPr>
        <w:t>counted</w:t>
      </w:r>
      <w:r w:rsidR="00355E51">
        <w:rPr>
          <w:color w:val="000000"/>
        </w:rPr>
        <w:t xml:space="preserve"> </w:t>
      </w:r>
      <w:r w:rsidR="00871F56" w:rsidRPr="00026DB9">
        <w:rPr>
          <w:color w:val="000000"/>
        </w:rPr>
        <w:t xml:space="preserve">and identified arthropods to order. </w:t>
      </w:r>
      <w:r w:rsidR="000D66B8" w:rsidRPr="00026DB9">
        <w:rPr>
          <w:color w:val="000000"/>
        </w:rPr>
        <w:t xml:space="preserve"> </w:t>
      </w:r>
    </w:p>
    <w:p w14:paraId="54B41EDF" w14:textId="77777777" w:rsidR="007364CF" w:rsidRDefault="007364CF" w:rsidP="008C5640">
      <w:pPr>
        <w:spacing w:line="480" w:lineRule="auto"/>
        <w:ind w:firstLine="720"/>
        <w:jc w:val="both"/>
        <w:rPr>
          <w:color w:val="000000"/>
        </w:rPr>
      </w:pPr>
    </w:p>
    <w:p w14:paraId="6A3DE8B7" w14:textId="77777777" w:rsidR="007364CF" w:rsidRPr="00026DB9" w:rsidRDefault="007364CF" w:rsidP="007364CF">
      <w:pPr>
        <w:spacing w:line="480" w:lineRule="auto"/>
        <w:jc w:val="both"/>
        <w:rPr>
          <w:i/>
          <w:iCs/>
          <w:color w:val="000000"/>
        </w:rPr>
      </w:pPr>
      <w:r>
        <w:rPr>
          <w:i/>
          <w:iCs/>
          <w:color w:val="000000"/>
        </w:rPr>
        <w:t>Flying</w:t>
      </w:r>
      <w:r w:rsidRPr="00026DB9">
        <w:rPr>
          <w:i/>
          <w:iCs/>
          <w:color w:val="000000"/>
        </w:rPr>
        <w:t xml:space="preserve"> arthropods</w:t>
      </w:r>
    </w:p>
    <w:p w14:paraId="18495915" w14:textId="16CBAED2" w:rsidR="008C5640" w:rsidRDefault="007364CF" w:rsidP="00D40143">
      <w:pPr>
        <w:spacing w:line="480" w:lineRule="auto"/>
        <w:ind w:firstLine="720"/>
        <w:jc w:val="both"/>
        <w:rPr>
          <w:color w:val="000000"/>
        </w:rPr>
      </w:pPr>
      <w:r w:rsidRPr="00026DB9">
        <w:rPr>
          <w:color w:val="000000"/>
        </w:rPr>
        <w:t xml:space="preserve">To assess the effect of </w:t>
      </w:r>
      <w:r w:rsidRPr="009C44BF">
        <w:rPr>
          <w:color w:val="000000"/>
        </w:rPr>
        <w:t>sargasso</w:t>
      </w:r>
      <w:r w:rsidRPr="00026DB9">
        <w:rPr>
          <w:i/>
          <w:iCs/>
          <w:color w:val="000000"/>
        </w:rPr>
        <w:t xml:space="preserve"> </w:t>
      </w:r>
      <w:r w:rsidRPr="00026DB9">
        <w:rPr>
          <w:color w:val="000000"/>
        </w:rPr>
        <w:t xml:space="preserve">on flying arthropod </w:t>
      </w:r>
      <w:r>
        <w:rPr>
          <w:color w:val="000000"/>
        </w:rPr>
        <w:t>abundance</w:t>
      </w:r>
      <w:r w:rsidRPr="00026DB9">
        <w:rPr>
          <w:color w:val="000000"/>
        </w:rPr>
        <w:t>, we placed two double-sided sticky cards (127mm x 76mm</w:t>
      </w:r>
      <w:r w:rsidR="00355E51">
        <w:rPr>
          <w:color w:val="000000"/>
        </w:rPr>
        <w:t xml:space="preserve"> </w:t>
      </w:r>
      <w:r w:rsidR="00355E51" w:rsidRPr="00355E51">
        <w:rPr>
          <w:color w:val="000000"/>
          <w:highlight w:val="yellow"/>
        </w:rPr>
        <w:t>brand</w:t>
      </w:r>
      <w:r w:rsidRPr="00026DB9">
        <w:rPr>
          <w:color w:val="000000"/>
        </w:rPr>
        <w:t>), attached to wire rods</w:t>
      </w:r>
      <w:r w:rsidR="00355E51">
        <w:rPr>
          <w:color w:val="000000"/>
        </w:rPr>
        <w:t xml:space="preserve">, </w:t>
      </w:r>
      <w:r w:rsidRPr="00026DB9">
        <w:rPr>
          <w:color w:val="000000"/>
        </w:rPr>
        <w:t xml:space="preserve">on each plot. The sticky traps were placed ~130mm  above the substrate or </w:t>
      </w:r>
      <w:r w:rsidRPr="009C44BF">
        <w:rPr>
          <w:color w:val="000000"/>
        </w:rPr>
        <w:t>sargasso</w:t>
      </w:r>
      <w:r w:rsidRPr="00026DB9">
        <w:rPr>
          <w:i/>
          <w:iCs/>
          <w:color w:val="000000"/>
        </w:rPr>
        <w:t xml:space="preserve"> </w:t>
      </w:r>
      <w:r w:rsidRPr="00026DB9">
        <w:rPr>
          <w:color w:val="000000"/>
        </w:rPr>
        <w:t xml:space="preserve">piles, ~1m from the center to the “high” and “low” sides of the plot. After 24 hours, </w:t>
      </w:r>
      <w:r>
        <w:rPr>
          <w:color w:val="000000"/>
        </w:rPr>
        <w:t xml:space="preserve">we </w:t>
      </w:r>
      <w:r w:rsidRPr="00026DB9">
        <w:rPr>
          <w:color w:val="000000"/>
        </w:rPr>
        <w:t>photographed</w:t>
      </w:r>
      <w:r>
        <w:rPr>
          <w:color w:val="000000"/>
        </w:rPr>
        <w:t xml:space="preserve"> all sticky traps </w:t>
      </w:r>
      <w:r w:rsidRPr="00026DB9">
        <w:rPr>
          <w:i/>
          <w:iCs/>
          <w:color w:val="000000"/>
        </w:rPr>
        <w:t>in-situ</w:t>
      </w:r>
      <w:r w:rsidRPr="00026DB9">
        <w:rPr>
          <w:color w:val="000000"/>
        </w:rPr>
        <w:t xml:space="preserve"> </w:t>
      </w:r>
      <w:r>
        <w:rPr>
          <w:color w:val="000000"/>
        </w:rPr>
        <w:t xml:space="preserve">to process </w:t>
      </w:r>
      <w:proofErr w:type="gramStart"/>
      <w:r>
        <w:rPr>
          <w:color w:val="000000"/>
        </w:rPr>
        <w:t>at a later time</w:t>
      </w:r>
      <w:proofErr w:type="gramEnd"/>
      <w:r w:rsidRPr="00026DB9">
        <w:rPr>
          <w:color w:val="000000"/>
        </w:rPr>
        <w:t xml:space="preserve">. </w:t>
      </w:r>
      <w:r w:rsidR="00355E51">
        <w:rPr>
          <w:color w:val="000000"/>
        </w:rPr>
        <w:t>Arthropods were counted on both</w:t>
      </w:r>
      <w:r>
        <w:rPr>
          <w:color w:val="000000"/>
        </w:rPr>
        <w:t xml:space="preserve"> side</w:t>
      </w:r>
      <w:r w:rsidR="00355E51">
        <w:rPr>
          <w:color w:val="000000"/>
        </w:rPr>
        <w:t>s</w:t>
      </w:r>
      <w:r>
        <w:rPr>
          <w:color w:val="000000"/>
        </w:rPr>
        <w:t xml:space="preserve"> of sticky traps</w:t>
      </w:r>
      <w:r w:rsidR="00355E51">
        <w:rPr>
          <w:color w:val="000000"/>
        </w:rPr>
        <w:t xml:space="preserve"> and</w:t>
      </w:r>
      <w:r>
        <w:rPr>
          <w:color w:val="000000"/>
        </w:rPr>
        <w:t xml:space="preserve"> identified to order. </w:t>
      </w:r>
    </w:p>
    <w:p w14:paraId="1D91FF1A" w14:textId="77777777" w:rsidR="00E860B7" w:rsidRDefault="00E860B7" w:rsidP="00D40143">
      <w:pPr>
        <w:spacing w:line="480" w:lineRule="auto"/>
        <w:ind w:firstLine="720"/>
        <w:jc w:val="both"/>
        <w:rPr>
          <w:color w:val="000000"/>
        </w:rPr>
      </w:pPr>
    </w:p>
    <w:p w14:paraId="605DF74E" w14:textId="77777777" w:rsidR="00160A8F" w:rsidRDefault="00160A8F" w:rsidP="008C7411">
      <w:pPr>
        <w:spacing w:line="480" w:lineRule="auto"/>
        <w:jc w:val="both"/>
        <w:rPr>
          <w:color w:val="000000"/>
        </w:rPr>
      </w:pPr>
    </w:p>
    <w:p w14:paraId="20D8657A" w14:textId="63EB8750" w:rsidR="008C7411" w:rsidRPr="008C7411" w:rsidRDefault="008C7411" w:rsidP="008C7411">
      <w:pPr>
        <w:spacing w:line="480" w:lineRule="auto"/>
        <w:jc w:val="both"/>
        <w:rPr>
          <w:b/>
          <w:bCs/>
          <w:color w:val="000000"/>
        </w:rPr>
      </w:pPr>
      <w:r>
        <w:rPr>
          <w:b/>
          <w:bCs/>
          <w:color w:val="000000"/>
        </w:rPr>
        <w:lastRenderedPageBreak/>
        <w:t>Analysis</w:t>
      </w:r>
    </w:p>
    <w:p w14:paraId="6C94FBF0" w14:textId="739AE4D3" w:rsidR="00810213" w:rsidRPr="008C5640" w:rsidRDefault="008C5640" w:rsidP="00167854">
      <w:pPr>
        <w:spacing w:line="480" w:lineRule="auto"/>
        <w:rPr>
          <w:b/>
          <w:bCs/>
          <w:color w:val="000000"/>
        </w:rPr>
      </w:pPr>
      <w:r w:rsidRPr="008C5640">
        <w:rPr>
          <w:b/>
          <w:bCs/>
          <w:color w:val="000000"/>
        </w:rPr>
        <w:t>Results</w:t>
      </w:r>
    </w:p>
    <w:p w14:paraId="1CE22FD2" w14:textId="752569E1" w:rsidR="00BD369E" w:rsidRPr="00BD369E" w:rsidRDefault="00355E51" w:rsidP="00BD369E">
      <w:pPr>
        <w:spacing w:line="480" w:lineRule="auto"/>
        <w:jc w:val="both"/>
        <w:rPr>
          <w:i/>
          <w:iCs/>
          <w:color w:val="000000"/>
        </w:rPr>
      </w:pPr>
      <w:r>
        <w:rPr>
          <w:i/>
          <w:iCs/>
          <w:color w:val="000000"/>
        </w:rPr>
        <w:t>Sargasso piles</w:t>
      </w:r>
    </w:p>
    <w:p w14:paraId="2553C0A3" w14:textId="5F3FF409" w:rsidR="00810213" w:rsidRDefault="00BD369E" w:rsidP="00B36067">
      <w:pPr>
        <w:spacing w:line="480" w:lineRule="auto"/>
        <w:ind w:firstLine="720"/>
        <w:jc w:val="both"/>
        <w:rPr>
          <w:color w:val="000000"/>
        </w:rPr>
      </w:pPr>
      <w:r>
        <w:rPr>
          <w:color w:val="000000"/>
        </w:rPr>
        <w:t xml:space="preserve">Sargasso piles at the beach were initially larger than those in the forest </w:t>
      </w:r>
      <w:r w:rsidR="00125F62">
        <w:rPr>
          <w:color w:val="000000"/>
        </w:rPr>
        <w:t xml:space="preserve">in August 2022 </w:t>
      </w:r>
      <w:r>
        <w:rPr>
          <w:color w:val="000000"/>
        </w:rPr>
        <w:t xml:space="preserve">( 5.25 </w:t>
      </w:r>
      <w:r w:rsidRPr="00026DB9">
        <w:rPr>
          <w:color w:val="000000"/>
        </w:rPr>
        <w:sym w:font="Symbol" w:char="F0B1"/>
      </w:r>
      <w:r>
        <w:rPr>
          <w:color w:val="000000"/>
        </w:rPr>
        <w:t xml:space="preserve"> 0.03 m</w:t>
      </w:r>
      <w:r>
        <w:rPr>
          <w:color w:val="000000"/>
          <w:vertAlign w:val="superscript"/>
        </w:rPr>
        <w:t>3</w:t>
      </w:r>
      <w:r>
        <w:rPr>
          <w:color w:val="000000"/>
        </w:rPr>
        <w:t xml:space="preserve"> beach, 3.31 </w:t>
      </w:r>
      <w:r w:rsidRPr="00026DB9">
        <w:rPr>
          <w:color w:val="000000"/>
        </w:rPr>
        <w:sym w:font="Symbol" w:char="F0B1"/>
      </w:r>
      <w:r>
        <w:rPr>
          <w:color w:val="000000"/>
        </w:rPr>
        <w:t xml:space="preserve"> 0.09 m</w:t>
      </w:r>
      <w:r>
        <w:rPr>
          <w:color w:val="000000"/>
          <w:vertAlign w:val="superscript"/>
        </w:rPr>
        <w:t>3</w:t>
      </w:r>
      <w:r>
        <w:rPr>
          <w:color w:val="000000"/>
        </w:rPr>
        <w:t xml:space="preserve"> forest;</w:t>
      </w:r>
      <w:r w:rsidR="00362A18">
        <w:rPr>
          <w:color w:val="000000"/>
        </w:rPr>
        <w:t xml:space="preserve"> rm-ANOVA,</w:t>
      </w:r>
      <w:r>
        <w:rPr>
          <w:color w:val="000000"/>
        </w:rPr>
        <w:t xml:space="preserve"> </w:t>
      </w:r>
      <w:r w:rsidR="00125F62">
        <w:rPr>
          <w:color w:val="000000"/>
        </w:rPr>
        <w:t>Estimate = -1.9320, p&lt;0.001).</w:t>
      </w:r>
      <w:r w:rsidR="00B36067">
        <w:rPr>
          <w:color w:val="000000"/>
        </w:rPr>
        <w:t xml:space="preserve"> Bot treatments decreased the most between August and November 2022, but their volumes converged in subsequent trips (</w:t>
      </w:r>
      <w:r w:rsidR="0045017B">
        <w:rPr>
          <w:color w:val="000000"/>
        </w:rPr>
        <w:t>Fig</w:t>
      </w:r>
      <w:r w:rsidR="00D803EB">
        <w:rPr>
          <w:color w:val="000000"/>
        </w:rPr>
        <w:t>.</w:t>
      </w:r>
      <w:r w:rsidR="0045017B">
        <w:rPr>
          <w:color w:val="000000"/>
        </w:rPr>
        <w:t xml:space="preserve"> 1</w:t>
      </w:r>
      <w:r w:rsidR="00B36067">
        <w:rPr>
          <w:color w:val="000000"/>
        </w:rPr>
        <w:t>).</w:t>
      </w:r>
      <w:r w:rsidR="0021697C">
        <w:rPr>
          <w:color w:val="000000"/>
        </w:rPr>
        <w:t xml:space="preserve"> A pairwise post-hoc test revealed th</w:t>
      </w:r>
      <w:r w:rsidR="00B36067">
        <w:rPr>
          <w:color w:val="000000"/>
        </w:rPr>
        <w:t xml:space="preserve">at there was no </w:t>
      </w:r>
      <w:r w:rsidR="0021697C">
        <w:rPr>
          <w:color w:val="000000"/>
        </w:rPr>
        <w:t>difference in pile volumes between site</w:t>
      </w:r>
      <w:r w:rsidR="00B36067">
        <w:rPr>
          <w:color w:val="000000"/>
        </w:rPr>
        <w:t>s</w:t>
      </w:r>
      <w:r w:rsidR="0021697C">
        <w:rPr>
          <w:color w:val="000000"/>
        </w:rPr>
        <w:t xml:space="preserve"> over time (beach-forest November 2022, Estimate=-1.94, p=0.99; beach-forest March 2023, Estimate=0.2</w:t>
      </w:r>
      <w:r w:rsidR="00B36067">
        <w:rPr>
          <w:color w:val="000000"/>
        </w:rPr>
        <w:t>1, p=0.97, beach-forest August 23, Estimate=0.038, p=1.00).</w:t>
      </w:r>
      <w:r w:rsidR="00125F62">
        <w:rPr>
          <w:color w:val="000000"/>
        </w:rPr>
        <w:t xml:space="preserve"> Beach pile volumes significantly decreased </w:t>
      </w:r>
      <w:r w:rsidR="00B36067">
        <w:rPr>
          <w:color w:val="000000"/>
        </w:rPr>
        <w:t>between sampling periods</w:t>
      </w:r>
      <w:r w:rsidR="00125F62">
        <w:rPr>
          <w:color w:val="000000"/>
        </w:rPr>
        <w:t xml:space="preserve">, with an average reduction of 3.98 </w:t>
      </w:r>
      <w:r w:rsidR="00B36067">
        <w:rPr>
          <w:color w:val="000000"/>
        </w:rPr>
        <w:t>m</w:t>
      </w:r>
      <w:r w:rsidR="00B36067">
        <w:rPr>
          <w:color w:val="000000"/>
          <w:vertAlign w:val="superscript"/>
        </w:rPr>
        <w:t>3</w:t>
      </w:r>
      <w:r w:rsidR="00951B85">
        <w:rPr>
          <w:color w:val="000000"/>
          <w:vertAlign w:val="superscript"/>
        </w:rPr>
        <w:t xml:space="preserve"> </w:t>
      </w:r>
      <w:r w:rsidR="00125F62">
        <w:rPr>
          <w:color w:val="000000"/>
        </w:rPr>
        <w:t>in November 2022, 4.48</w:t>
      </w:r>
      <w:r w:rsidR="00951B85">
        <w:rPr>
          <w:color w:val="000000"/>
        </w:rPr>
        <w:t xml:space="preserve"> m</w:t>
      </w:r>
      <w:r w:rsidR="00951B85">
        <w:rPr>
          <w:color w:val="000000"/>
          <w:vertAlign w:val="superscript"/>
        </w:rPr>
        <w:t>3</w:t>
      </w:r>
      <w:r w:rsidR="00125F62">
        <w:rPr>
          <w:color w:val="000000"/>
        </w:rPr>
        <w:t xml:space="preserve"> in March 2023, and 4.9</w:t>
      </w:r>
      <w:r w:rsidR="00D8205F">
        <w:rPr>
          <w:color w:val="000000"/>
        </w:rPr>
        <w:t>3</w:t>
      </w:r>
      <w:r w:rsidR="00951B85">
        <w:rPr>
          <w:color w:val="000000"/>
        </w:rPr>
        <w:t xml:space="preserve"> m</w:t>
      </w:r>
      <w:r w:rsidR="00951B85">
        <w:rPr>
          <w:color w:val="000000"/>
          <w:vertAlign w:val="superscript"/>
        </w:rPr>
        <w:t>3</w:t>
      </w:r>
      <w:r w:rsidR="00125F62">
        <w:rPr>
          <w:color w:val="000000"/>
        </w:rPr>
        <w:t xml:space="preserve"> in August 2023 compared to the initial measurements (all p&lt;0.001).</w:t>
      </w:r>
      <w:r w:rsidR="00362A18">
        <w:rPr>
          <w:color w:val="000000"/>
        </w:rPr>
        <w:t xml:space="preserve"> Forest pile volumes also decreased over time, with an average reduction of 1.86</w:t>
      </w:r>
      <w:r w:rsidR="00951B85">
        <w:rPr>
          <w:color w:val="000000"/>
        </w:rPr>
        <w:t xml:space="preserve"> m</w:t>
      </w:r>
      <w:r w:rsidR="00951B85">
        <w:rPr>
          <w:color w:val="000000"/>
          <w:vertAlign w:val="superscript"/>
        </w:rPr>
        <w:t>3</w:t>
      </w:r>
      <w:r w:rsidR="00362A18">
        <w:rPr>
          <w:color w:val="000000"/>
        </w:rPr>
        <w:t xml:space="preserve"> in November 2022, 2.76</w:t>
      </w:r>
      <w:r w:rsidR="00951B85">
        <w:rPr>
          <w:color w:val="000000"/>
        </w:rPr>
        <w:t xml:space="preserve"> m</w:t>
      </w:r>
      <w:r w:rsidR="00951B85">
        <w:rPr>
          <w:color w:val="000000"/>
          <w:vertAlign w:val="superscript"/>
        </w:rPr>
        <w:t>3</w:t>
      </w:r>
      <w:r w:rsidR="00362A18">
        <w:rPr>
          <w:color w:val="000000"/>
        </w:rPr>
        <w:t xml:space="preserve"> in March 2023, and 3.03</w:t>
      </w:r>
      <w:r w:rsidR="00951B85" w:rsidRPr="00951B85">
        <w:rPr>
          <w:color w:val="000000"/>
        </w:rPr>
        <w:t xml:space="preserve"> </w:t>
      </w:r>
      <w:r w:rsidR="00951B85">
        <w:rPr>
          <w:color w:val="000000"/>
        </w:rPr>
        <w:t>m</w:t>
      </w:r>
      <w:r w:rsidR="00951B85">
        <w:rPr>
          <w:color w:val="000000"/>
          <w:vertAlign w:val="superscript"/>
        </w:rPr>
        <w:t>3</w:t>
      </w:r>
      <w:r w:rsidR="00951B85">
        <w:rPr>
          <w:color w:val="000000"/>
        </w:rPr>
        <w:t xml:space="preserve"> in August 2023</w:t>
      </w:r>
      <w:r w:rsidR="00362A18">
        <w:rPr>
          <w:color w:val="000000"/>
        </w:rPr>
        <w:t xml:space="preserve"> (all p&lt;0.001). </w:t>
      </w:r>
    </w:p>
    <w:p w14:paraId="7D179636" w14:textId="4849DF6E" w:rsidR="0013538D" w:rsidRPr="00160A8F" w:rsidRDefault="0045017B" w:rsidP="0045017B">
      <w:pPr>
        <w:spacing w:line="480" w:lineRule="auto"/>
        <w:jc w:val="both"/>
        <w:rPr>
          <w:i/>
          <w:iCs/>
          <w:color w:val="000000"/>
        </w:rPr>
      </w:pPr>
      <w:commentRangeStart w:id="4"/>
      <w:r w:rsidRPr="0045017B">
        <w:rPr>
          <w:i/>
          <w:iCs/>
          <w:color w:val="000000"/>
        </w:rPr>
        <w:t>Mesh bag decomposition experiment</w:t>
      </w:r>
      <w:r w:rsidR="0013538D">
        <w:rPr>
          <w:color w:val="000000"/>
        </w:rPr>
        <w:tab/>
      </w:r>
      <w:commentRangeEnd w:id="4"/>
      <w:r w:rsidR="00160A8F">
        <w:rPr>
          <w:rStyle w:val="CommentReference"/>
          <w:rFonts w:asciiTheme="minorHAnsi" w:eastAsiaTheme="minorHAnsi" w:hAnsiTheme="minorHAnsi" w:cstheme="minorBidi"/>
          <w:kern w:val="2"/>
          <w14:ligatures w14:val="standardContextual"/>
        </w:rPr>
        <w:commentReference w:id="4"/>
      </w:r>
    </w:p>
    <w:p w14:paraId="4900FB97" w14:textId="01C009DD" w:rsidR="0045017B" w:rsidRPr="0045017B" w:rsidRDefault="0045017B" w:rsidP="0045017B">
      <w:pPr>
        <w:spacing w:line="480" w:lineRule="auto"/>
        <w:jc w:val="both"/>
        <w:rPr>
          <w:rStyle w:val="CommentReference"/>
        </w:rPr>
      </w:pPr>
      <w:r>
        <w:rPr>
          <w:color w:val="000000"/>
        </w:rPr>
        <w:t>Figure 2</w:t>
      </w:r>
    </w:p>
    <w:p w14:paraId="176E11FB" w14:textId="002E1301" w:rsidR="00C47D2C" w:rsidRDefault="00C47D2C" w:rsidP="00E565FB">
      <w:pPr>
        <w:spacing w:line="480" w:lineRule="auto"/>
        <w:jc w:val="both"/>
        <w:rPr>
          <w:i/>
          <w:iCs/>
          <w:color w:val="000000"/>
        </w:rPr>
      </w:pPr>
      <w:commentRangeStart w:id="5"/>
      <w:r w:rsidRPr="00C47D2C">
        <w:rPr>
          <w:i/>
          <w:iCs/>
          <w:color w:val="000000"/>
        </w:rPr>
        <w:t>Soil nitrification</w:t>
      </w:r>
      <w:commentRangeEnd w:id="5"/>
      <w:r w:rsidR="00951B85">
        <w:rPr>
          <w:rStyle w:val="CommentReference"/>
          <w:rFonts w:asciiTheme="minorHAnsi" w:eastAsiaTheme="minorHAnsi" w:hAnsiTheme="minorHAnsi" w:cstheme="minorBidi"/>
          <w:kern w:val="2"/>
          <w14:ligatures w14:val="standardContextual"/>
        </w:rPr>
        <w:commentReference w:id="5"/>
      </w:r>
    </w:p>
    <w:p w14:paraId="70A25CDF" w14:textId="2A345A17" w:rsidR="00C47D2C" w:rsidRDefault="0045017B" w:rsidP="00D40143">
      <w:pPr>
        <w:spacing w:line="480" w:lineRule="auto"/>
        <w:ind w:firstLine="720"/>
        <w:jc w:val="both"/>
        <w:rPr>
          <w:color w:val="000000"/>
        </w:rPr>
      </w:pPr>
      <w:r>
        <w:rPr>
          <w:color w:val="000000"/>
        </w:rPr>
        <w:t xml:space="preserve">Nitrate levels generally followed the same pattern </w:t>
      </w:r>
      <w:r w:rsidR="00D803EB">
        <w:rPr>
          <w:color w:val="000000"/>
        </w:rPr>
        <w:t>and peaked in March 2023 at both sites</w:t>
      </w:r>
      <w:r w:rsidR="00755A98">
        <w:rPr>
          <w:color w:val="000000"/>
        </w:rPr>
        <w:t xml:space="preserve">. We did not detect nitrate levels in any control plot at either site </w:t>
      </w:r>
      <w:r w:rsidR="00D803EB">
        <w:rPr>
          <w:color w:val="000000"/>
        </w:rPr>
        <w:t>(Fig. 3</w:t>
      </w:r>
      <w:r w:rsidR="00755A98">
        <w:rPr>
          <w:color w:val="000000"/>
        </w:rPr>
        <w:t>A, B, C, D</w:t>
      </w:r>
      <w:r w:rsidR="00D803EB">
        <w:rPr>
          <w:color w:val="000000"/>
        </w:rPr>
        <w:t xml:space="preserve">). </w:t>
      </w:r>
      <w:r w:rsidR="000A0720">
        <w:rPr>
          <w:color w:val="000000"/>
        </w:rPr>
        <w:t xml:space="preserve">Nitrate levels </w:t>
      </w:r>
      <w:r w:rsidR="00D40143">
        <w:rPr>
          <w:color w:val="000000"/>
        </w:rPr>
        <w:t>under sargasso piles</w:t>
      </w:r>
      <w:r w:rsidR="00951B85">
        <w:rPr>
          <w:color w:val="000000"/>
        </w:rPr>
        <w:t xml:space="preserve"> at the beach</w:t>
      </w:r>
      <w:r w:rsidR="00D40143">
        <w:rPr>
          <w:color w:val="000000"/>
        </w:rPr>
        <w:t xml:space="preserve"> were initially </w:t>
      </w:r>
      <w:r w:rsidR="000A0720">
        <w:rPr>
          <w:color w:val="000000"/>
        </w:rPr>
        <w:t>6.5</w:t>
      </w:r>
      <w:r w:rsidR="00BD369E">
        <w:rPr>
          <w:color w:val="000000"/>
        </w:rPr>
        <w:t xml:space="preserve"> </w:t>
      </w:r>
      <w:r w:rsidR="00D356E4" w:rsidRPr="00026DB9">
        <w:rPr>
          <w:color w:val="000000"/>
        </w:rPr>
        <w:sym w:font="Symbol" w:char="F0B1"/>
      </w:r>
      <w:r w:rsidR="00D356E4">
        <w:rPr>
          <w:color w:val="000000"/>
        </w:rPr>
        <w:t xml:space="preserve"> </w:t>
      </w:r>
      <w:r w:rsidR="000A0720">
        <w:rPr>
          <w:color w:val="000000"/>
        </w:rPr>
        <w:t>2.3</w:t>
      </w:r>
      <w:r w:rsidR="005F7A5C">
        <w:rPr>
          <w:color w:val="000000"/>
        </w:rPr>
        <w:t xml:space="preserve"> mg/L</w:t>
      </w:r>
      <w:r w:rsidR="000A0720">
        <w:rPr>
          <w:color w:val="000000"/>
        </w:rPr>
        <w:t xml:space="preserve"> </w:t>
      </w:r>
      <w:r w:rsidR="00D40143">
        <w:rPr>
          <w:color w:val="000000"/>
        </w:rPr>
        <w:t>after</w:t>
      </w:r>
      <w:r w:rsidR="005F7A5C">
        <w:rPr>
          <w:color w:val="000000"/>
        </w:rPr>
        <w:t xml:space="preserve"> deployment</w:t>
      </w:r>
      <w:r w:rsidR="00D356E4">
        <w:rPr>
          <w:color w:val="000000"/>
        </w:rPr>
        <w:t xml:space="preserve"> and continued to increase to 18.6  </w:t>
      </w:r>
      <w:r w:rsidR="00D356E4" w:rsidRPr="00026DB9">
        <w:rPr>
          <w:color w:val="000000"/>
        </w:rPr>
        <w:sym w:font="Symbol" w:char="F0B1"/>
      </w:r>
      <w:r w:rsidR="00D356E4">
        <w:rPr>
          <w:color w:val="000000"/>
        </w:rPr>
        <w:t xml:space="preserve"> 5.2 mg/L in November 2022, peaked at 79.5  </w:t>
      </w:r>
      <w:r w:rsidR="00D356E4" w:rsidRPr="00026DB9">
        <w:rPr>
          <w:color w:val="000000"/>
        </w:rPr>
        <w:sym w:font="Symbol" w:char="F0B1"/>
      </w:r>
      <w:r w:rsidR="00D356E4">
        <w:rPr>
          <w:color w:val="000000"/>
        </w:rPr>
        <w:t xml:space="preserve"> 44 mg/L in March 2023, and declined to 24  </w:t>
      </w:r>
      <w:r w:rsidR="00D356E4" w:rsidRPr="00026DB9">
        <w:rPr>
          <w:color w:val="000000"/>
        </w:rPr>
        <w:sym w:font="Symbol" w:char="F0B1"/>
      </w:r>
      <w:r w:rsidR="00D356E4">
        <w:rPr>
          <w:color w:val="000000"/>
        </w:rPr>
        <w:t xml:space="preserve"> 10.8 in August 2023</w:t>
      </w:r>
      <w:r w:rsidR="00755A98">
        <w:rPr>
          <w:color w:val="000000"/>
        </w:rPr>
        <w:t xml:space="preserve"> (Fig. 3A, C)</w:t>
      </w:r>
      <w:r w:rsidR="00D356E4">
        <w:rPr>
          <w:color w:val="000000"/>
        </w:rPr>
        <w:t>. D</w:t>
      </w:r>
      <w:r w:rsidR="005F7A5C">
        <w:rPr>
          <w:color w:val="000000"/>
        </w:rPr>
        <w:t>ue to logistical and time constraints</w:t>
      </w:r>
      <w:r w:rsidR="00D356E4">
        <w:rPr>
          <w:color w:val="000000"/>
        </w:rPr>
        <w:t>,</w:t>
      </w:r>
      <w:r w:rsidR="005F7A5C">
        <w:rPr>
          <w:color w:val="000000"/>
        </w:rPr>
        <w:t xml:space="preserve"> we were unable to sample the sediment under the forest treatments after installation</w:t>
      </w:r>
      <w:r w:rsidR="00D40143">
        <w:rPr>
          <w:color w:val="000000"/>
        </w:rPr>
        <w:t xml:space="preserve"> in August 2022</w:t>
      </w:r>
      <w:r w:rsidR="00755A98">
        <w:rPr>
          <w:color w:val="000000"/>
        </w:rPr>
        <w:t xml:space="preserve"> (Fig. </w:t>
      </w:r>
      <w:r w:rsidR="00755A98">
        <w:rPr>
          <w:color w:val="000000"/>
        </w:rPr>
        <w:lastRenderedPageBreak/>
        <w:t>3B)</w:t>
      </w:r>
      <w:r w:rsidR="005F7A5C">
        <w:rPr>
          <w:color w:val="000000"/>
        </w:rPr>
        <w:t xml:space="preserve">. </w:t>
      </w:r>
      <w:r w:rsidR="00D356E4">
        <w:rPr>
          <w:color w:val="000000"/>
        </w:rPr>
        <w:t>Forest nitrate levels were lower than those at the beach but generally follow</w:t>
      </w:r>
      <w:r w:rsidR="00951B85">
        <w:rPr>
          <w:color w:val="000000"/>
        </w:rPr>
        <w:t>ed</w:t>
      </w:r>
      <w:r w:rsidR="00D356E4">
        <w:rPr>
          <w:color w:val="000000"/>
        </w:rPr>
        <w:t xml:space="preserve"> the same pattern (i.e., peaked in March 2023). </w:t>
      </w:r>
      <w:r w:rsidR="00D40143">
        <w:rPr>
          <w:color w:val="000000"/>
        </w:rPr>
        <w:t>In forest treatments,</w:t>
      </w:r>
      <w:r w:rsidR="00D356E4">
        <w:rPr>
          <w:color w:val="000000"/>
        </w:rPr>
        <w:t xml:space="preserve"> levels were 7.5  </w:t>
      </w:r>
      <w:r w:rsidR="00D356E4" w:rsidRPr="00026DB9">
        <w:rPr>
          <w:color w:val="000000"/>
        </w:rPr>
        <w:sym w:font="Symbol" w:char="F0B1"/>
      </w:r>
      <w:r w:rsidR="00D356E4">
        <w:rPr>
          <w:color w:val="000000"/>
        </w:rPr>
        <w:t xml:space="preserve"> 4.03 mg/L in November 2022, </w:t>
      </w:r>
      <w:r w:rsidR="007A3C91">
        <w:rPr>
          <w:color w:val="000000"/>
        </w:rPr>
        <w:t xml:space="preserve">increased to 20  </w:t>
      </w:r>
      <w:r w:rsidR="007A3C91" w:rsidRPr="00026DB9">
        <w:rPr>
          <w:color w:val="000000"/>
        </w:rPr>
        <w:sym w:font="Symbol" w:char="F0B1"/>
      </w:r>
      <w:r w:rsidR="007A3C91">
        <w:rPr>
          <w:color w:val="000000"/>
        </w:rPr>
        <w:t xml:space="preserve"> 5.2 mg/L in March 2023, and declined to 10 mg/L in August 2023</w:t>
      </w:r>
      <w:r w:rsidR="00755A98">
        <w:rPr>
          <w:color w:val="000000"/>
        </w:rPr>
        <w:t xml:space="preserve"> (Fig. 8B, D)</w:t>
      </w:r>
      <w:r w:rsidR="007A3C91">
        <w:rPr>
          <w:color w:val="000000"/>
        </w:rPr>
        <w:t xml:space="preserve">. </w:t>
      </w:r>
    </w:p>
    <w:p w14:paraId="43311BF0" w14:textId="30C6EC2D" w:rsidR="007A3C91" w:rsidRDefault="00FD55FA" w:rsidP="00E565FB">
      <w:pPr>
        <w:spacing w:line="480" w:lineRule="auto"/>
        <w:jc w:val="both"/>
        <w:rPr>
          <w:i/>
          <w:iCs/>
          <w:color w:val="000000"/>
        </w:rPr>
      </w:pPr>
      <w:r>
        <w:rPr>
          <w:i/>
          <w:iCs/>
          <w:color w:val="000000"/>
        </w:rPr>
        <w:t>Soil respiration</w:t>
      </w:r>
    </w:p>
    <w:p w14:paraId="4658F341" w14:textId="4184F547" w:rsidR="00E96928" w:rsidRDefault="00A5191F" w:rsidP="00D40143">
      <w:pPr>
        <w:spacing w:line="480" w:lineRule="auto"/>
        <w:ind w:firstLine="720"/>
        <w:jc w:val="both"/>
        <w:rPr>
          <w:color w:val="000000"/>
        </w:rPr>
      </w:pPr>
      <w:r>
        <w:rPr>
          <w:color w:val="000000"/>
        </w:rPr>
        <w:t>Using gas collectors, we measured generally higher levels of CO</w:t>
      </w:r>
      <w:r>
        <w:rPr>
          <w:color w:val="000000"/>
          <w:vertAlign w:val="subscript"/>
        </w:rPr>
        <w:t xml:space="preserve">2 </w:t>
      </w:r>
      <w:r>
        <w:rPr>
          <w:color w:val="000000"/>
        </w:rPr>
        <w:t>production in sargasso plots (Fig. 4</w:t>
      </w:r>
      <w:r w:rsidR="00755A98">
        <w:rPr>
          <w:color w:val="000000"/>
        </w:rPr>
        <w:t>A, B</w:t>
      </w:r>
      <w:r>
        <w:rPr>
          <w:color w:val="000000"/>
        </w:rPr>
        <w:t xml:space="preserve">); However, our </w:t>
      </w:r>
      <w:r w:rsidR="00E26110">
        <w:rPr>
          <w:color w:val="000000"/>
        </w:rPr>
        <w:t>analysis</w:t>
      </w:r>
      <w:r w:rsidR="0061182B">
        <w:rPr>
          <w:color w:val="000000"/>
        </w:rPr>
        <w:t xml:space="preserve"> </w:t>
      </w:r>
      <w:r w:rsidR="00E26110">
        <w:rPr>
          <w:color w:val="000000"/>
        </w:rPr>
        <w:t>revealed no statistical significance in CO</w:t>
      </w:r>
      <w:r w:rsidR="00E26110">
        <w:rPr>
          <w:color w:val="000000"/>
          <w:vertAlign w:val="subscript"/>
        </w:rPr>
        <w:t xml:space="preserve">2 </w:t>
      </w:r>
      <w:r w:rsidR="00E26110">
        <w:rPr>
          <w:color w:val="000000"/>
        </w:rPr>
        <w:t>production</w:t>
      </w:r>
      <w:r w:rsidR="008A72CA">
        <w:rPr>
          <w:color w:val="000000"/>
        </w:rPr>
        <w:t xml:space="preserve"> over </w:t>
      </w:r>
      <w:r w:rsidR="000152BD">
        <w:rPr>
          <w:color w:val="000000"/>
        </w:rPr>
        <w:t>an hour period</w:t>
      </w:r>
      <w:r w:rsidR="00951B85">
        <w:rPr>
          <w:color w:val="000000"/>
        </w:rPr>
        <w:t xml:space="preserve"> </w:t>
      </w:r>
      <w:r w:rsidR="00E26110">
        <w:rPr>
          <w:color w:val="000000"/>
        </w:rPr>
        <w:t>between treatment</w:t>
      </w:r>
      <w:r w:rsidR="000152BD">
        <w:rPr>
          <w:color w:val="000000"/>
        </w:rPr>
        <w:t>s</w:t>
      </w:r>
      <w:r w:rsidR="0061182B">
        <w:rPr>
          <w:color w:val="000000"/>
        </w:rPr>
        <w:t xml:space="preserve"> (</w:t>
      </w:r>
      <w:r w:rsidR="00951B85">
        <w:rPr>
          <w:color w:val="000000"/>
        </w:rPr>
        <w:t xml:space="preserve">ANOVA: </w:t>
      </w:r>
      <w:r w:rsidR="0061182B">
        <w:rPr>
          <w:color w:val="000000"/>
        </w:rPr>
        <w:t>F=1.679, p=0.219</w:t>
      </w:r>
      <w:r w:rsidR="00E26110">
        <w:rPr>
          <w:color w:val="000000"/>
        </w:rPr>
        <w:t>)</w:t>
      </w:r>
      <w:r w:rsidR="0061182B">
        <w:rPr>
          <w:color w:val="000000"/>
        </w:rPr>
        <w:t>,</w:t>
      </w:r>
      <w:r w:rsidR="00E26110">
        <w:rPr>
          <w:color w:val="000000"/>
        </w:rPr>
        <w:t xml:space="preserve"> site</w:t>
      </w:r>
      <w:r w:rsidR="000152BD">
        <w:rPr>
          <w:color w:val="000000"/>
        </w:rPr>
        <w:t>s</w:t>
      </w:r>
      <w:r w:rsidR="0061182B">
        <w:rPr>
          <w:color w:val="000000"/>
        </w:rPr>
        <w:t xml:space="preserve"> (F=0.953, p=0.348), </w:t>
      </w:r>
      <w:r w:rsidR="00E26110">
        <w:rPr>
          <w:color w:val="000000"/>
        </w:rPr>
        <w:t>or their interaction</w:t>
      </w:r>
      <w:r w:rsidR="0061182B">
        <w:rPr>
          <w:color w:val="000000"/>
        </w:rPr>
        <w:t xml:space="preserve"> (F=0.025, p=0.878) i</w:t>
      </w:r>
      <w:r w:rsidR="00FD55FA">
        <w:rPr>
          <w:color w:val="000000"/>
        </w:rPr>
        <w:t>n November 2022</w:t>
      </w:r>
      <w:r w:rsidR="0061182B">
        <w:rPr>
          <w:color w:val="000000"/>
        </w:rPr>
        <w:t>. W</w:t>
      </w:r>
      <w:r w:rsidR="00E96928">
        <w:rPr>
          <w:color w:val="000000"/>
        </w:rPr>
        <w:t>e measured zero CO</w:t>
      </w:r>
      <w:r w:rsidR="00E96928">
        <w:rPr>
          <w:color w:val="000000"/>
          <w:vertAlign w:val="subscript"/>
        </w:rPr>
        <w:t xml:space="preserve">2 </w:t>
      </w:r>
      <w:r w:rsidR="00E96928">
        <w:rPr>
          <w:color w:val="000000"/>
        </w:rPr>
        <w:t>production</w:t>
      </w:r>
      <w:r w:rsidR="00943107">
        <w:rPr>
          <w:color w:val="000000"/>
        </w:rPr>
        <w:t xml:space="preserve"> in</w:t>
      </w:r>
      <w:r w:rsidR="00E96928">
        <w:rPr>
          <w:color w:val="000000"/>
        </w:rPr>
        <w:t xml:space="preserve"> control plots</w:t>
      </w:r>
      <w:r w:rsidR="00FD55FA">
        <w:rPr>
          <w:color w:val="000000"/>
        </w:rPr>
        <w:t xml:space="preserve"> </w:t>
      </w:r>
      <w:r w:rsidR="00E96928">
        <w:rPr>
          <w:color w:val="000000"/>
        </w:rPr>
        <w:t xml:space="preserve">and 0.156 </w:t>
      </w:r>
      <w:r w:rsidR="00E96928" w:rsidRPr="00026DB9">
        <w:rPr>
          <w:color w:val="000000"/>
        </w:rPr>
        <w:sym w:font="Symbol" w:char="F0B1"/>
      </w:r>
      <w:r w:rsidR="00E96928">
        <w:rPr>
          <w:color w:val="000000"/>
        </w:rPr>
        <w:t xml:space="preserve"> 0.0557 grams of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E96928">
        <w:rPr>
          <w:color w:val="000000"/>
        </w:rPr>
        <w:t xml:space="preserve"> in sargasso plots</w:t>
      </w:r>
      <w:r w:rsidR="0061182B">
        <w:rPr>
          <w:color w:val="000000"/>
        </w:rPr>
        <w:t xml:space="preserve"> at the beach</w:t>
      </w:r>
      <w:r w:rsidR="00755A98">
        <w:rPr>
          <w:color w:val="000000"/>
        </w:rPr>
        <w:t xml:space="preserve"> (Fig. 4A)</w:t>
      </w:r>
      <w:r w:rsidR="00FD55FA">
        <w:rPr>
          <w:color w:val="000000"/>
        </w:rPr>
        <w:t xml:space="preserve">. </w:t>
      </w:r>
      <w:r w:rsidR="00E96928">
        <w:rPr>
          <w:color w:val="000000"/>
        </w:rPr>
        <w:t xml:space="preserve">In forest treatments, control plots produced 0.122 </w:t>
      </w:r>
      <w:r w:rsidR="00E96928" w:rsidRPr="00026DB9">
        <w:rPr>
          <w:color w:val="000000"/>
        </w:rPr>
        <w:sym w:font="Symbol" w:char="F0B1"/>
      </w:r>
      <w:r w:rsidR="00E96928">
        <w:rPr>
          <w:color w:val="000000"/>
        </w:rPr>
        <w:t xml:space="preserve"> 0.0536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 xml:space="preserve">-1 </w:t>
      </w:r>
      <w:r w:rsidR="0061182B">
        <w:rPr>
          <w:color w:val="000000"/>
        </w:rPr>
        <w:t>and sargasso plots produced</w:t>
      </w:r>
      <w:r w:rsidR="00E96928">
        <w:rPr>
          <w:color w:val="000000"/>
        </w:rPr>
        <w:t xml:space="preserve"> 0.244 </w:t>
      </w:r>
      <w:r w:rsidR="00E96928" w:rsidRPr="00026DB9">
        <w:rPr>
          <w:color w:val="000000"/>
        </w:rPr>
        <w:sym w:font="Symbol" w:char="F0B1"/>
      </w:r>
      <w:r w:rsidR="00E96928">
        <w:rPr>
          <w:color w:val="000000"/>
        </w:rPr>
        <w:t xml:space="preserve"> 0.148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755A98">
        <w:rPr>
          <w:color w:val="000000"/>
        </w:rPr>
        <w:t xml:space="preserve"> (Fig. 4B).</w:t>
      </w:r>
    </w:p>
    <w:p w14:paraId="07FB68A3" w14:textId="706BE83F" w:rsidR="00160A8F" w:rsidRDefault="00A5191F" w:rsidP="00CE5094">
      <w:pPr>
        <w:spacing w:line="480" w:lineRule="auto"/>
        <w:ind w:firstLine="720"/>
        <w:jc w:val="both"/>
        <w:rPr>
          <w:color w:val="000000"/>
        </w:rPr>
      </w:pPr>
      <w:r>
        <w:rPr>
          <w:color w:val="000000"/>
        </w:rPr>
        <w:t xml:space="preserve">There was no clear pattern in </w:t>
      </w:r>
      <w:r w:rsidR="007A77B8">
        <w:rPr>
          <w:color w:val="000000"/>
        </w:rPr>
        <w:t>CO</w:t>
      </w:r>
      <w:r w:rsidR="007A77B8">
        <w:rPr>
          <w:color w:val="000000"/>
          <w:vertAlign w:val="subscript"/>
        </w:rPr>
        <w:t xml:space="preserve">2 </w:t>
      </w:r>
      <w:r w:rsidR="008A72CA">
        <w:rPr>
          <w:color w:val="000000"/>
        </w:rPr>
        <w:t>production</w:t>
      </w:r>
      <w:r>
        <w:rPr>
          <w:color w:val="000000"/>
        </w:rPr>
        <w:t xml:space="preserve"> using the respirometer in the center </w:t>
      </w:r>
      <w:r w:rsidR="00F030FB">
        <w:rPr>
          <w:color w:val="000000"/>
        </w:rPr>
        <w:t>or</w:t>
      </w:r>
      <w:r>
        <w:rPr>
          <w:color w:val="000000"/>
        </w:rPr>
        <w:t xml:space="preserve"> edge of plots (Fig. 4</w:t>
      </w:r>
      <w:r w:rsidR="00755A98">
        <w:rPr>
          <w:color w:val="000000"/>
        </w:rPr>
        <w:t>C, D</w:t>
      </w:r>
      <w:r>
        <w:rPr>
          <w:color w:val="000000"/>
        </w:rPr>
        <w:t>). CO</w:t>
      </w:r>
      <w:r>
        <w:rPr>
          <w:color w:val="000000"/>
          <w:vertAlign w:val="subscript"/>
        </w:rPr>
        <w:t xml:space="preserve">2 </w:t>
      </w:r>
      <w:r>
        <w:rPr>
          <w:color w:val="000000"/>
        </w:rPr>
        <w:t xml:space="preserve"> production </w:t>
      </w:r>
      <w:r w:rsidR="008A72CA">
        <w:rPr>
          <w:color w:val="000000"/>
        </w:rPr>
        <w:t>was not statistically significant between position of respirometer (F=1.77</w:t>
      </w:r>
      <w:r w:rsidR="00B362CD">
        <w:rPr>
          <w:color w:val="000000"/>
        </w:rPr>
        <w:t>0</w:t>
      </w:r>
      <w:r w:rsidR="008A72CA">
        <w:rPr>
          <w:color w:val="000000"/>
        </w:rPr>
        <w:t>, p=0.192)</w:t>
      </w:r>
      <w:r w:rsidR="00B556E8">
        <w:rPr>
          <w:color w:val="000000"/>
        </w:rPr>
        <w:t xml:space="preserve"> and t</w:t>
      </w:r>
      <w:r w:rsidR="008A72CA">
        <w:rPr>
          <w:color w:val="000000"/>
        </w:rPr>
        <w:t>reatment was marginally significant (F=3.971, p=0.0549)</w:t>
      </w:r>
      <w:r w:rsidR="00B556E8">
        <w:rPr>
          <w:color w:val="000000"/>
        </w:rPr>
        <w:t xml:space="preserve">. Further, there was a significant </w:t>
      </w:r>
      <w:r w:rsidR="008A72CA">
        <w:rPr>
          <w:color w:val="000000"/>
        </w:rPr>
        <w:t>interaction between position and site (F=13.532, p&lt;0.001)</w:t>
      </w:r>
      <w:r w:rsidR="00943107">
        <w:rPr>
          <w:color w:val="000000"/>
        </w:rPr>
        <w:t xml:space="preserve">, thus, we analyzed sites separately. </w:t>
      </w:r>
      <w:r w:rsidR="007A77B8">
        <w:rPr>
          <w:color w:val="000000"/>
        </w:rPr>
        <w:t>CO</w:t>
      </w:r>
      <w:r w:rsidR="007A77B8">
        <w:rPr>
          <w:color w:val="000000"/>
          <w:vertAlign w:val="subscript"/>
        </w:rPr>
        <w:t xml:space="preserve">2 </w:t>
      </w:r>
      <w:r w:rsidR="007A77B8">
        <w:rPr>
          <w:color w:val="000000"/>
        </w:rPr>
        <w:t xml:space="preserve">production did not </w:t>
      </w:r>
      <w:r w:rsidR="00B362CD">
        <w:rPr>
          <w:color w:val="000000"/>
        </w:rPr>
        <w:t>differ between respirometer position</w:t>
      </w:r>
      <w:r w:rsidR="007A77B8">
        <w:rPr>
          <w:color w:val="000000"/>
        </w:rPr>
        <w:t xml:space="preserve"> at the beach (F=</w:t>
      </w:r>
      <w:r w:rsidR="00B362CD">
        <w:rPr>
          <w:color w:val="000000"/>
        </w:rPr>
        <w:t>3.873</w:t>
      </w:r>
      <w:r w:rsidR="007A77B8">
        <w:rPr>
          <w:color w:val="000000"/>
        </w:rPr>
        <w:t>, p=0.0</w:t>
      </w:r>
      <w:r w:rsidR="00B362CD">
        <w:rPr>
          <w:color w:val="000000"/>
        </w:rPr>
        <w:t xml:space="preserve">67) but was higher in sargasso plots than controls (F=5.593, p=0.031. </w:t>
      </w:r>
      <w:r w:rsidR="007A77B8">
        <w:rPr>
          <w:color w:val="000000"/>
        </w:rPr>
        <w:t xml:space="preserve"> </w:t>
      </w:r>
      <w:r w:rsidR="00B362CD">
        <w:rPr>
          <w:color w:val="000000"/>
        </w:rPr>
        <w:t>In sargasso plots,  CO</w:t>
      </w:r>
      <w:r w:rsidR="00B362CD">
        <w:rPr>
          <w:color w:val="000000"/>
          <w:vertAlign w:val="subscript"/>
        </w:rPr>
        <w:t xml:space="preserve">2 </w:t>
      </w:r>
      <w:r w:rsidR="00B362CD">
        <w:rPr>
          <w:color w:val="000000"/>
        </w:rPr>
        <w:t xml:space="preserve">production measured </w:t>
      </w:r>
      <w:r w:rsidR="00DC7809" w:rsidRPr="00B362CD">
        <w:rPr>
          <w:color w:val="000000"/>
        </w:rPr>
        <w:t xml:space="preserve">1.43 </w:t>
      </w:r>
      <w:r w:rsidR="00DC7809" w:rsidRPr="00026DB9">
        <w:rPr>
          <w:color w:val="000000"/>
        </w:rPr>
        <w:sym w:font="Symbol" w:char="F0B1"/>
      </w:r>
      <w:r w:rsidR="00DC7809" w:rsidRPr="00B362CD">
        <w:rPr>
          <w:color w:val="000000"/>
        </w:rPr>
        <w:t xml:space="preserve"> 0.601</w:t>
      </w:r>
      <w:r w:rsidR="00DC7809">
        <w:rPr>
          <w:color w:val="000000"/>
        </w:rPr>
        <w:t xml:space="preserve"> </w:t>
      </w:r>
      <w:r w:rsidR="003B73FA">
        <w:rPr>
          <w:color w:val="000000"/>
        </w:rPr>
        <w:t xml:space="preserve">on </w:t>
      </w:r>
      <w:r w:rsidR="00DC7809">
        <w:rPr>
          <w:color w:val="000000"/>
        </w:rPr>
        <w:t xml:space="preserve">the center and </w:t>
      </w:r>
      <w:r w:rsidR="00DC7809" w:rsidRPr="00B362CD">
        <w:rPr>
          <w:color w:val="000000"/>
        </w:rPr>
        <w:t>0.266</w:t>
      </w:r>
      <w:r w:rsidR="00DC7809">
        <w:rPr>
          <w:color w:val="000000"/>
        </w:rPr>
        <w:t xml:space="preserve"> </w:t>
      </w:r>
      <w:r w:rsidR="00DC7809" w:rsidRPr="00026DB9">
        <w:rPr>
          <w:color w:val="000000"/>
        </w:rPr>
        <w:sym w:font="Symbol" w:char="F0B1"/>
      </w:r>
      <w:r w:rsidR="00DC7809" w:rsidRPr="00B362CD">
        <w:rPr>
          <w:color w:val="000000"/>
        </w:rPr>
        <w:t xml:space="preserve">  0.0509</w:t>
      </w:r>
      <w:r w:rsidR="00DC7809">
        <w:rPr>
          <w:color w:val="000000"/>
        </w:rPr>
        <w:t xml:space="preserve"> on the edge, and </w:t>
      </w:r>
      <w:r w:rsidR="00DC7809" w:rsidRPr="00B362CD">
        <w:rPr>
          <w:color w:val="000000"/>
        </w:rPr>
        <w:t xml:space="preserve">0.146 </w:t>
      </w:r>
      <w:r w:rsidR="00DC7809" w:rsidRPr="00026DB9">
        <w:rPr>
          <w:color w:val="000000"/>
        </w:rPr>
        <w:sym w:font="Symbol" w:char="F0B1"/>
      </w:r>
      <w:r w:rsidR="00DC7809" w:rsidRPr="00B362CD">
        <w:rPr>
          <w:color w:val="000000"/>
        </w:rPr>
        <w:t xml:space="preserve"> </w:t>
      </w:r>
      <w:r w:rsidR="00DC7809">
        <w:rPr>
          <w:color w:val="000000"/>
        </w:rPr>
        <w:t xml:space="preserve"> </w:t>
      </w:r>
      <w:r w:rsidR="00DC7809" w:rsidRPr="00B362CD">
        <w:rPr>
          <w:color w:val="000000"/>
        </w:rPr>
        <w:t>0.0354</w:t>
      </w:r>
      <w:r w:rsidR="00DC7809">
        <w:rPr>
          <w:color w:val="000000"/>
        </w:rPr>
        <w:t xml:space="preserve"> </w:t>
      </w:r>
      <w:r w:rsidR="003B73FA">
        <w:rPr>
          <w:color w:val="000000"/>
        </w:rPr>
        <w:t>on</w:t>
      </w:r>
      <w:r w:rsidR="00DC7809">
        <w:rPr>
          <w:color w:val="000000"/>
        </w:rPr>
        <w:t xml:space="preserve"> the center and </w:t>
      </w:r>
      <w:r w:rsidR="00DC7809" w:rsidRPr="00B362CD">
        <w:rPr>
          <w:color w:val="000000"/>
        </w:rPr>
        <w:t>0.124</w:t>
      </w:r>
      <w:r w:rsidR="00DC7809">
        <w:rPr>
          <w:color w:val="000000"/>
        </w:rPr>
        <w:t xml:space="preserve"> </w:t>
      </w:r>
      <w:r w:rsidR="00DC7809" w:rsidRPr="00026DB9">
        <w:rPr>
          <w:color w:val="000000"/>
        </w:rPr>
        <w:sym w:font="Symbol" w:char="F0B1"/>
      </w:r>
      <w:r w:rsidR="00DC7809" w:rsidRPr="00B362CD">
        <w:rPr>
          <w:color w:val="000000"/>
        </w:rPr>
        <w:t xml:space="preserve">  0.0175</w:t>
      </w:r>
      <w:r w:rsidR="00DC7809">
        <w:rPr>
          <w:color w:val="000000"/>
        </w:rPr>
        <w:t xml:space="preserve"> of control plots</w:t>
      </w:r>
      <w:r w:rsidR="00A56BDA">
        <w:rPr>
          <w:color w:val="000000"/>
        </w:rPr>
        <w:t xml:space="preserve"> </w:t>
      </w:r>
      <w:r w:rsidR="00A56BDA">
        <w:rPr>
          <w:color w:val="000000"/>
        </w:rPr>
        <w:t>)(Fig. 4C)</w:t>
      </w:r>
      <w:r w:rsidR="00DC7809">
        <w:rPr>
          <w:color w:val="000000"/>
        </w:rPr>
        <w:t xml:space="preserve">. </w:t>
      </w:r>
      <w:r w:rsidR="003B73FA">
        <w:rPr>
          <w:color w:val="000000"/>
        </w:rPr>
        <w:t>CO</w:t>
      </w:r>
      <w:r w:rsidR="003B73FA">
        <w:rPr>
          <w:color w:val="000000"/>
          <w:vertAlign w:val="subscript"/>
        </w:rPr>
        <w:t xml:space="preserve">2 </w:t>
      </w:r>
      <w:r w:rsidR="003B73FA">
        <w:rPr>
          <w:color w:val="000000"/>
        </w:rPr>
        <w:t>production in the forest did not differ by treatment (F=0.</w:t>
      </w:r>
      <w:r w:rsidR="003B73FA" w:rsidRPr="003B73FA">
        <w:rPr>
          <w:color w:val="000000"/>
        </w:rPr>
        <w:t>089</w:t>
      </w:r>
      <w:r w:rsidR="003B73FA">
        <w:rPr>
          <w:color w:val="000000"/>
        </w:rPr>
        <w:t>, p=</w:t>
      </w:r>
      <w:r w:rsidR="003B73FA" w:rsidRPr="003B73FA">
        <w:rPr>
          <w:color w:val="000000"/>
        </w:rPr>
        <w:t>0.769</w:t>
      </w:r>
      <w:r w:rsidR="003B73FA">
        <w:rPr>
          <w:color w:val="000000"/>
        </w:rPr>
        <w:t>) or position (F=</w:t>
      </w:r>
      <w:r w:rsidR="003B73FA" w:rsidRPr="003B73FA">
        <w:rPr>
          <w:color w:val="000000"/>
        </w:rPr>
        <w:t>0.063</w:t>
      </w:r>
      <w:r w:rsidR="003B73FA">
        <w:rPr>
          <w:color w:val="000000"/>
        </w:rPr>
        <w:t>, p=</w:t>
      </w:r>
      <w:r w:rsidR="003B73FA" w:rsidRPr="003B73FA">
        <w:rPr>
          <w:color w:val="000000"/>
        </w:rPr>
        <w:t>0.804</w:t>
      </w:r>
      <w:r w:rsidR="003B73FA">
        <w:rPr>
          <w:color w:val="000000"/>
        </w:rPr>
        <w:t>). In sargasso plots, CO</w:t>
      </w:r>
      <w:r w:rsidR="003B73FA">
        <w:rPr>
          <w:color w:val="000000"/>
          <w:vertAlign w:val="subscript"/>
        </w:rPr>
        <w:t xml:space="preserve">2 </w:t>
      </w:r>
      <w:r w:rsidR="003B73FA">
        <w:rPr>
          <w:color w:val="000000"/>
        </w:rPr>
        <w:t xml:space="preserve">measured </w:t>
      </w:r>
      <w:r w:rsidR="003B73FA" w:rsidRPr="003B73FA">
        <w:rPr>
          <w:color w:val="000000"/>
        </w:rPr>
        <w:t xml:space="preserve">1.40 </w:t>
      </w:r>
      <w:r w:rsidR="003B73FA" w:rsidRPr="00026DB9">
        <w:rPr>
          <w:color w:val="000000"/>
        </w:rPr>
        <w:sym w:font="Symbol" w:char="F0B1"/>
      </w:r>
      <w:r w:rsidR="003B73FA" w:rsidRPr="003B73FA">
        <w:rPr>
          <w:color w:val="000000"/>
        </w:rPr>
        <w:t xml:space="preserve"> 0.310</w:t>
      </w:r>
      <w:r w:rsidR="003B73FA">
        <w:rPr>
          <w:color w:val="000000"/>
        </w:rPr>
        <w:t xml:space="preserve"> on the center and </w:t>
      </w:r>
      <w:r w:rsidR="003B73FA" w:rsidRPr="003B73FA">
        <w:rPr>
          <w:color w:val="000000"/>
        </w:rPr>
        <w:t>1.13</w:t>
      </w:r>
      <w:r w:rsidR="003B73FA">
        <w:rPr>
          <w:color w:val="000000"/>
        </w:rPr>
        <w:t xml:space="preserve"> </w:t>
      </w:r>
      <w:r w:rsidR="003B73FA" w:rsidRPr="00026DB9">
        <w:rPr>
          <w:color w:val="000000"/>
        </w:rPr>
        <w:sym w:font="Symbol" w:char="F0B1"/>
      </w:r>
      <w:r w:rsidR="003B73FA" w:rsidRPr="00B362CD">
        <w:rPr>
          <w:color w:val="000000"/>
        </w:rPr>
        <w:t xml:space="preserve"> </w:t>
      </w:r>
      <w:r w:rsidR="003B73FA" w:rsidRPr="003B73FA">
        <w:rPr>
          <w:color w:val="000000"/>
        </w:rPr>
        <w:t>0.335</w:t>
      </w:r>
      <w:r w:rsidR="003B73FA" w:rsidRPr="003B73FA">
        <w:rPr>
          <w:b/>
          <w:bCs/>
          <w:color w:val="000000"/>
        </w:rPr>
        <w:t xml:space="preserve"> </w:t>
      </w:r>
      <w:r w:rsidR="003B73FA">
        <w:rPr>
          <w:color w:val="000000"/>
        </w:rPr>
        <w:t xml:space="preserve">on the edge, and </w:t>
      </w:r>
      <w:r w:rsidR="003B73FA" w:rsidRPr="003B73FA">
        <w:rPr>
          <w:color w:val="000000"/>
        </w:rPr>
        <w:t xml:space="preserve">0.986 </w:t>
      </w:r>
      <w:r w:rsidR="003B73FA" w:rsidRPr="00026DB9">
        <w:rPr>
          <w:color w:val="000000"/>
        </w:rPr>
        <w:sym w:font="Symbol" w:char="F0B1"/>
      </w:r>
      <w:r w:rsidR="003B73FA" w:rsidRPr="00B362CD">
        <w:rPr>
          <w:color w:val="000000"/>
        </w:rPr>
        <w:t xml:space="preserve"> </w:t>
      </w:r>
      <w:r w:rsidR="003B73FA" w:rsidRPr="003B73FA">
        <w:rPr>
          <w:color w:val="000000"/>
        </w:rPr>
        <w:t>0.187</w:t>
      </w:r>
      <w:r w:rsidR="003B73FA">
        <w:rPr>
          <w:color w:val="000000"/>
        </w:rPr>
        <w:t xml:space="preserve"> on the center and </w:t>
      </w:r>
      <w:r w:rsidR="003B73FA" w:rsidRPr="003B73FA">
        <w:rPr>
          <w:color w:val="000000"/>
        </w:rPr>
        <w:t xml:space="preserve">1.38 </w:t>
      </w:r>
      <w:r w:rsidR="003B73FA" w:rsidRPr="00026DB9">
        <w:rPr>
          <w:color w:val="000000"/>
        </w:rPr>
        <w:sym w:font="Symbol" w:char="F0B1"/>
      </w:r>
      <w:r w:rsidR="003B73FA" w:rsidRPr="00B362CD">
        <w:rPr>
          <w:color w:val="000000"/>
        </w:rPr>
        <w:t xml:space="preserve"> </w:t>
      </w:r>
      <w:r w:rsidR="003B73FA" w:rsidRPr="003B73FA">
        <w:rPr>
          <w:color w:val="000000"/>
        </w:rPr>
        <w:t>0.15</w:t>
      </w:r>
      <w:r w:rsidR="003B73FA">
        <w:rPr>
          <w:color w:val="000000"/>
        </w:rPr>
        <w:t>2 on the edge of control plots</w:t>
      </w:r>
      <w:r w:rsidR="00A56BDA">
        <w:rPr>
          <w:color w:val="000000"/>
        </w:rPr>
        <w:t xml:space="preserve"> (Fig. 4D)</w:t>
      </w:r>
      <w:r w:rsidR="003B73FA">
        <w:rPr>
          <w:color w:val="000000"/>
        </w:rPr>
        <w:t>.</w:t>
      </w:r>
    </w:p>
    <w:p w14:paraId="3F10D59C" w14:textId="001B0AE9" w:rsidR="00B138B9" w:rsidRPr="00DC7809" w:rsidRDefault="00B138B9" w:rsidP="003B73FA">
      <w:pPr>
        <w:spacing w:line="480" w:lineRule="auto"/>
        <w:jc w:val="both"/>
        <w:rPr>
          <w:color w:val="000000"/>
        </w:rPr>
      </w:pPr>
      <w:r w:rsidRPr="00B138B9">
        <w:rPr>
          <w:b/>
          <w:bCs/>
        </w:rPr>
        <w:lastRenderedPageBreak/>
        <w:t>Plant surveys</w:t>
      </w:r>
      <w:r w:rsidR="00862E00">
        <w:rPr>
          <w:b/>
          <w:bCs/>
        </w:rPr>
        <w:t xml:space="preserve"> </w:t>
      </w:r>
    </w:p>
    <w:p w14:paraId="398AA952" w14:textId="0D772C71" w:rsidR="00B138B9" w:rsidRDefault="00B138B9" w:rsidP="00392690">
      <w:pPr>
        <w:rPr>
          <w:i/>
          <w:iCs/>
        </w:rPr>
      </w:pPr>
      <w:r w:rsidRPr="00B138B9">
        <w:rPr>
          <w:i/>
          <w:iCs/>
        </w:rPr>
        <w:t xml:space="preserve">Plot interior </w:t>
      </w:r>
    </w:p>
    <w:p w14:paraId="7D25BEE8" w14:textId="1CD81C71" w:rsidR="00392690" w:rsidRDefault="00392690" w:rsidP="0043676E">
      <w:pPr>
        <w:spacing w:line="480" w:lineRule="auto"/>
        <w:jc w:val="both"/>
      </w:pPr>
      <w:r>
        <w:rPr>
          <w:i/>
          <w:iCs/>
        </w:rPr>
        <w:tab/>
      </w:r>
      <w:r w:rsidR="00180941">
        <w:t xml:space="preserve">The beach floor was primarily sand with few plants, including </w:t>
      </w:r>
      <w:r w:rsidR="003C1541">
        <w:t>Bermuda grass</w:t>
      </w:r>
      <w:r w:rsidR="00180941">
        <w:t xml:space="preserve">  and some dead </w:t>
      </w:r>
      <w:r w:rsidR="00B9296D">
        <w:t xml:space="preserve">plant </w:t>
      </w:r>
      <w:r w:rsidR="00180941">
        <w:t>litter (</w:t>
      </w:r>
      <w:r w:rsidR="00180941" w:rsidRPr="00055CE8">
        <w:t>supplementary</w:t>
      </w:r>
      <w:r w:rsidR="00B9296D" w:rsidRPr="00055CE8">
        <w:t xml:space="preserve"> </w:t>
      </w:r>
      <w:r w:rsidR="00055CE8">
        <w:t xml:space="preserve">Fig. </w:t>
      </w:r>
      <w:r w:rsidR="00AC3650">
        <w:t>2</w:t>
      </w:r>
      <w:r w:rsidR="00180941">
        <w:t xml:space="preserve">). </w:t>
      </w:r>
      <w:r w:rsidR="00B9296D">
        <w:t>Sargasso positively affected grass percent cover on sargas</w:t>
      </w:r>
      <w:r w:rsidR="000152BD">
        <w:t>s</w:t>
      </w:r>
      <w:r w:rsidR="00B9296D">
        <w:t>o plots throughout the experiment (</w:t>
      </w:r>
      <w:r w:rsidR="00055CE8">
        <w:t>Fig. 5</w:t>
      </w:r>
      <w:r w:rsidR="00927EED">
        <w:t>A, C</w:t>
      </w:r>
      <w:r w:rsidR="00B9296D">
        <w:t xml:space="preserve">). </w:t>
      </w:r>
      <w:r w:rsidR="00180941">
        <w:t>Grass</w:t>
      </w:r>
      <w:r w:rsidR="003C1541">
        <w:t xml:space="preserve"> cover on control plots at the beach was 5 % </w:t>
      </w:r>
      <w:r w:rsidR="003C1541" w:rsidRPr="00026DB9">
        <w:rPr>
          <w:color w:val="000000"/>
        </w:rPr>
        <w:sym w:font="Symbol" w:char="F0B1"/>
      </w:r>
      <w:r w:rsidR="003C1541">
        <w:rPr>
          <w:color w:val="000000"/>
        </w:rPr>
        <w:t xml:space="preserve"> 2.79% when the experiment was installed and remained at similar levels for the duration of the experiment. </w:t>
      </w:r>
      <w:r w:rsidR="00937F5B">
        <w:t xml:space="preserve"> During the second sampling period</w:t>
      </w:r>
      <w:r w:rsidR="00862E00">
        <w:t xml:space="preserve"> (November 2022)</w:t>
      </w:r>
      <w:r w:rsidR="00937F5B">
        <w:t>, grass percent cover</w:t>
      </w:r>
      <w:r w:rsidR="003C1541">
        <w:t xml:space="preserve"> on sargasso plots</w:t>
      </w:r>
      <w:r w:rsidR="00937F5B">
        <w:t xml:space="preserve"> was </w:t>
      </w:r>
      <w:r w:rsidR="00B7422B">
        <w:t xml:space="preserve">17.40 </w:t>
      </w:r>
      <w:r w:rsidR="00B7422B" w:rsidRPr="00026DB9">
        <w:rPr>
          <w:color w:val="000000"/>
        </w:rPr>
        <w:sym w:font="Symbol" w:char="F0B1"/>
      </w:r>
      <w:r w:rsidR="00B7422B">
        <w:rPr>
          <w:color w:val="000000"/>
        </w:rPr>
        <w:t xml:space="preserve"> </w:t>
      </w:r>
      <w:r w:rsidR="00862E00">
        <w:rPr>
          <w:color w:val="000000"/>
        </w:rPr>
        <w:t>6.6</w:t>
      </w:r>
      <w:r w:rsidR="00862E00">
        <w:t>%</w:t>
      </w:r>
      <w:r w:rsidR="00C8052B">
        <w:t xml:space="preserve"> </w:t>
      </w:r>
      <w:r w:rsidR="00B7245B">
        <w:t xml:space="preserve">(7.6 </w:t>
      </w:r>
      <w:r w:rsidR="00B7245B" w:rsidRPr="00026DB9">
        <w:rPr>
          <w:color w:val="000000"/>
        </w:rPr>
        <w:sym w:font="Symbol" w:char="F0B1"/>
      </w:r>
      <w:r w:rsidR="00B7245B">
        <w:rPr>
          <w:color w:val="000000"/>
        </w:rPr>
        <w:t xml:space="preserve"> 3.37%</w:t>
      </w:r>
      <w:r w:rsidR="00C8052B">
        <w:t xml:space="preserve"> </w:t>
      </w:r>
      <w:r w:rsidR="00B7245B">
        <w:t>co</w:t>
      </w:r>
      <w:r w:rsidR="00C8052B">
        <w:t xml:space="preserve">ntrol; </w:t>
      </w:r>
      <w:r w:rsidR="00C8052B" w:rsidRPr="00C8052B">
        <w:rPr>
          <w:i/>
          <w:iCs/>
        </w:rPr>
        <w:t>d</w:t>
      </w:r>
      <w:r w:rsidR="00C8052B">
        <w:t>=</w:t>
      </w:r>
      <w:r w:rsidR="00C8052B" w:rsidRPr="00862E00">
        <w:t>0.48</w:t>
      </w:r>
      <w:r w:rsidR="00C8052B">
        <w:t>3</w:t>
      </w:r>
      <w:r w:rsidR="000A7236">
        <w:t>) and</w:t>
      </w:r>
      <w:r w:rsidR="00937F5B">
        <w:t xml:space="preserve"> increased to </w:t>
      </w:r>
      <w:r w:rsidR="00862E00">
        <w:t xml:space="preserve">72.47 </w:t>
      </w:r>
      <w:r w:rsidR="00862E00" w:rsidRPr="00026DB9">
        <w:rPr>
          <w:color w:val="000000"/>
        </w:rPr>
        <w:sym w:font="Symbol" w:char="F0B1"/>
      </w:r>
      <w:r w:rsidR="00862E00">
        <w:rPr>
          <w:color w:val="000000"/>
        </w:rPr>
        <w:t xml:space="preserve"> 4.31 % </w:t>
      </w:r>
      <w:r w:rsidR="00C8052B">
        <w:rPr>
          <w:color w:val="000000"/>
        </w:rPr>
        <w:t xml:space="preserve"> (</w:t>
      </w:r>
      <w:r w:rsidR="00B7245B">
        <w:rPr>
          <w:color w:val="000000"/>
        </w:rPr>
        <w:t xml:space="preserve">7 </w:t>
      </w:r>
      <w:r w:rsidR="00B7245B" w:rsidRPr="00026DB9">
        <w:rPr>
          <w:color w:val="000000"/>
        </w:rPr>
        <w:sym w:font="Symbol" w:char="F0B1"/>
      </w:r>
      <w:r w:rsidR="00B7245B">
        <w:rPr>
          <w:color w:val="000000"/>
        </w:rPr>
        <w:t xml:space="preserve"> 3.31% </w:t>
      </w:r>
      <w:r w:rsidR="00C8052B">
        <w:rPr>
          <w:color w:val="000000"/>
        </w:rPr>
        <w:t>control;</w:t>
      </w:r>
      <w:r w:rsidR="00C8052B" w:rsidRPr="00C8052B">
        <w:t xml:space="preserve"> </w:t>
      </w:r>
      <w:r w:rsidR="00C8052B" w:rsidRPr="00C8052B">
        <w:rPr>
          <w:i/>
          <w:iCs/>
        </w:rPr>
        <w:t>d</w:t>
      </w:r>
      <w:r w:rsidR="00C8052B">
        <w:t>=</w:t>
      </w:r>
      <w:r w:rsidR="00C8052B" w:rsidRPr="00862E00">
        <w:t>4.373</w:t>
      </w:r>
      <w:r w:rsidR="00C8052B">
        <w:t>)</w:t>
      </w:r>
      <w:r w:rsidR="00C8052B">
        <w:rPr>
          <w:color w:val="000000"/>
        </w:rPr>
        <w:t xml:space="preserve"> </w:t>
      </w:r>
      <w:r w:rsidR="00862E00">
        <w:rPr>
          <w:color w:val="000000"/>
        </w:rPr>
        <w:t>in March 2023</w:t>
      </w:r>
      <w:r w:rsidR="00937F5B">
        <w:t xml:space="preserve"> and</w:t>
      </w:r>
      <w:r w:rsidR="00862E00">
        <w:t xml:space="preserve"> </w:t>
      </w:r>
      <w:r w:rsidR="00B7245B">
        <w:t>8</w:t>
      </w:r>
      <w:r w:rsidR="00862E00">
        <w:t xml:space="preserve">1.73 </w:t>
      </w:r>
      <w:r w:rsidR="00862E00" w:rsidRPr="00026DB9">
        <w:rPr>
          <w:color w:val="000000"/>
        </w:rPr>
        <w:sym w:font="Symbol" w:char="F0B1"/>
      </w:r>
      <w:r w:rsidR="00937F5B">
        <w:t xml:space="preserve"> </w:t>
      </w:r>
      <w:r w:rsidR="00862E00">
        <w:t xml:space="preserve"> 7.26 % </w:t>
      </w:r>
      <w:r w:rsidR="00C8052B">
        <w:t>(</w:t>
      </w:r>
      <w:r w:rsidR="00B7245B">
        <w:t xml:space="preserve">6.8 </w:t>
      </w:r>
      <w:r w:rsidR="00B7245B" w:rsidRPr="00026DB9">
        <w:rPr>
          <w:color w:val="000000"/>
        </w:rPr>
        <w:sym w:font="Symbol" w:char="F0B1"/>
      </w:r>
      <w:r w:rsidR="00B7245B">
        <w:rPr>
          <w:color w:val="000000"/>
        </w:rPr>
        <w:t xml:space="preserve">  1.88% </w:t>
      </w:r>
      <w:r w:rsidR="00C8052B">
        <w:t xml:space="preserve">control; </w:t>
      </w:r>
      <w:r w:rsidR="00C8052B" w:rsidRPr="00B7245B">
        <w:rPr>
          <w:i/>
          <w:iCs/>
        </w:rPr>
        <w:t>d</w:t>
      </w:r>
      <w:r w:rsidR="00C8052B">
        <w:t>=</w:t>
      </w:r>
      <w:r w:rsidR="00C8052B" w:rsidRPr="00862E00">
        <w:t>3.648</w:t>
      </w:r>
      <w:r w:rsidR="00C8052B">
        <w:t xml:space="preserve">) </w:t>
      </w:r>
      <w:r w:rsidR="002B57FC">
        <w:t>August</w:t>
      </w:r>
      <w:r w:rsidR="00937F5B">
        <w:t xml:space="preserve"> 2023.</w:t>
      </w:r>
      <w:r w:rsidR="00862E00">
        <w:t xml:space="preserve"> </w:t>
      </w:r>
      <w:r w:rsidR="000A7236">
        <w:t xml:space="preserve">When all plants (non-grass) were grouped together, percent cover was below 5% in both treatments for all sampling periods </w:t>
      </w:r>
      <w:r w:rsidR="00A16984">
        <w:t>August 2023, when plant cover was higher in control plots, resulting in a small</w:t>
      </w:r>
      <w:r w:rsidR="00C8052B">
        <w:t>,</w:t>
      </w:r>
      <w:r w:rsidR="00A16984">
        <w:t xml:space="preserve"> negative effect size (</w:t>
      </w:r>
      <w:r w:rsidR="00B7245B">
        <w:t xml:space="preserve">3.2 </w:t>
      </w:r>
      <w:r w:rsidR="00B7245B" w:rsidRPr="00026DB9">
        <w:rPr>
          <w:color w:val="000000"/>
        </w:rPr>
        <w:sym w:font="Symbol" w:char="F0B1"/>
      </w:r>
      <w:r w:rsidR="00B7245B">
        <w:rPr>
          <w:color w:val="000000"/>
        </w:rPr>
        <w:t xml:space="preserve"> 1.32% sargasso, 6.33 </w:t>
      </w:r>
      <w:r w:rsidR="00B7245B" w:rsidRPr="00026DB9">
        <w:rPr>
          <w:color w:val="000000"/>
        </w:rPr>
        <w:sym w:font="Symbol" w:char="F0B1"/>
      </w:r>
      <w:r w:rsidR="00B7245B">
        <w:rPr>
          <w:color w:val="000000"/>
        </w:rPr>
        <w:t xml:space="preserve"> 3.76% control; </w:t>
      </w:r>
      <w:r w:rsidR="00A16984" w:rsidRPr="00B7245B">
        <w:rPr>
          <w:i/>
          <w:iCs/>
        </w:rPr>
        <w:t>d</w:t>
      </w:r>
      <w:r w:rsidR="00A16984">
        <w:t>=</w:t>
      </w:r>
      <w:r w:rsidR="00A16984" w:rsidRPr="00A16984">
        <w:t>-0.287</w:t>
      </w:r>
      <w:r w:rsidR="00A16984">
        <w:t>)</w:t>
      </w:r>
      <w:r w:rsidR="00937F5B">
        <w:t xml:space="preserve">. </w:t>
      </w:r>
    </w:p>
    <w:p w14:paraId="3E8EF86C" w14:textId="73B2A247" w:rsidR="00E840D0" w:rsidRDefault="00A100C6" w:rsidP="00180941">
      <w:pPr>
        <w:spacing w:line="480" w:lineRule="auto"/>
        <w:jc w:val="both"/>
      </w:pPr>
      <w:r>
        <w:tab/>
      </w:r>
      <w:r w:rsidR="00180941">
        <w:rPr>
          <w:color w:val="000000"/>
        </w:rPr>
        <w:t>The forest floor was primarily leaf litter and bare ground with a high plant diversity compared to the beach</w:t>
      </w:r>
      <w:r w:rsidR="00927EED">
        <w:rPr>
          <w:color w:val="000000"/>
        </w:rPr>
        <w:t xml:space="preserve"> </w:t>
      </w:r>
      <w:r w:rsidR="00B9296D">
        <w:t>(</w:t>
      </w:r>
      <w:r w:rsidR="00B9296D" w:rsidRPr="00055CE8">
        <w:t xml:space="preserve">supplementary </w:t>
      </w:r>
      <w:r w:rsidR="00055CE8">
        <w:t xml:space="preserve">Fig. </w:t>
      </w:r>
      <w:r w:rsidR="00AC3650">
        <w:t>3</w:t>
      </w:r>
      <w:r w:rsidR="00B9296D">
        <w:t xml:space="preserve">). </w:t>
      </w:r>
      <w:r w:rsidR="006734F1">
        <w:rPr>
          <w:color w:val="000000"/>
        </w:rPr>
        <w:t>Sargasso addition in the forest did not positively impact percent cover of grass or any other plant during any sampling period</w:t>
      </w:r>
      <w:r w:rsidR="00773AE5">
        <w:rPr>
          <w:color w:val="000000"/>
        </w:rPr>
        <w:t xml:space="preserve">s </w:t>
      </w:r>
      <w:r w:rsidR="006734F1">
        <w:rPr>
          <w:color w:val="000000"/>
        </w:rPr>
        <w:t>(</w:t>
      </w:r>
      <w:r w:rsidR="00055CE8">
        <w:t>Fig. 5</w:t>
      </w:r>
      <w:r w:rsidR="00927EED">
        <w:t>B, D</w:t>
      </w:r>
      <w:r w:rsidR="006734F1">
        <w:t xml:space="preserve">). </w:t>
      </w:r>
      <w:r w:rsidR="003C1541">
        <w:t xml:space="preserve">Grass cover was relatively low in the forest compared to the beach during initial installation of the experiment (0.14 </w:t>
      </w:r>
      <w:r w:rsidR="003C1541" w:rsidRPr="00026DB9">
        <w:rPr>
          <w:color w:val="000000"/>
        </w:rPr>
        <w:sym w:font="Symbol" w:char="F0B1"/>
      </w:r>
      <w:r w:rsidR="003C1541">
        <w:rPr>
          <w:color w:val="000000"/>
        </w:rPr>
        <w:t xml:space="preserve"> 0.09 %) and was only </w:t>
      </w:r>
      <w:r w:rsidR="00631984">
        <w:rPr>
          <w:color w:val="000000"/>
        </w:rPr>
        <w:t xml:space="preserve">present again </w:t>
      </w:r>
      <w:r w:rsidR="003C1541">
        <w:rPr>
          <w:color w:val="000000"/>
        </w:rPr>
        <w:t>in</w:t>
      </w:r>
      <w:r w:rsidR="00631984">
        <w:rPr>
          <w:color w:val="000000"/>
        </w:rPr>
        <w:t xml:space="preserve"> one control plot in November 2022 (0.2 %). </w:t>
      </w:r>
      <w:r w:rsidR="005F6C2A">
        <w:rPr>
          <w:color w:val="000000"/>
        </w:rPr>
        <w:t xml:space="preserve">Plant percent cover in control plots in the forest during the initial installation was 3.86 </w:t>
      </w:r>
      <w:r w:rsidR="005F6C2A" w:rsidRPr="00026DB9">
        <w:rPr>
          <w:color w:val="000000"/>
        </w:rPr>
        <w:sym w:font="Symbol" w:char="F0B1"/>
      </w:r>
      <w:r w:rsidR="005F6C2A">
        <w:rPr>
          <w:color w:val="000000"/>
        </w:rPr>
        <w:t xml:space="preserve"> 1.77%. Plant percent cover in sargasso plots in November 2022 was 0.74 </w:t>
      </w:r>
      <w:r w:rsidR="005F6C2A" w:rsidRPr="00026DB9">
        <w:rPr>
          <w:color w:val="000000"/>
        </w:rPr>
        <w:sym w:font="Symbol" w:char="F0B1"/>
      </w:r>
      <w:r w:rsidR="005F6C2A">
        <w:rPr>
          <w:color w:val="000000"/>
        </w:rPr>
        <w:t xml:space="preserve"> 0.35 (6.13 </w:t>
      </w:r>
      <w:r w:rsidR="005F6C2A" w:rsidRPr="00026DB9">
        <w:rPr>
          <w:color w:val="000000"/>
        </w:rPr>
        <w:sym w:font="Symbol" w:char="F0B1"/>
      </w:r>
      <w:r w:rsidR="005F6C2A">
        <w:rPr>
          <w:color w:val="000000"/>
        </w:rPr>
        <w:t xml:space="preserve"> 1.52 % control; </w:t>
      </w:r>
      <w:r w:rsidR="005F6C2A">
        <w:rPr>
          <w:i/>
          <w:iCs/>
          <w:color w:val="000000"/>
        </w:rPr>
        <w:t>d</w:t>
      </w:r>
      <w:r w:rsidR="005F6C2A">
        <w:rPr>
          <w:color w:val="000000"/>
        </w:rPr>
        <w:t xml:space="preserve">= -1.25), increased to 11.13 </w:t>
      </w:r>
      <w:r w:rsidR="005F6C2A" w:rsidRPr="00026DB9">
        <w:rPr>
          <w:color w:val="000000"/>
        </w:rPr>
        <w:sym w:font="Symbol" w:char="F0B1"/>
      </w:r>
      <w:r w:rsidR="005F6C2A">
        <w:rPr>
          <w:color w:val="000000"/>
        </w:rPr>
        <w:t xml:space="preserve"> 5.86% (9.47 </w:t>
      </w:r>
      <w:r w:rsidR="005F6C2A" w:rsidRPr="00026DB9">
        <w:rPr>
          <w:color w:val="000000"/>
        </w:rPr>
        <w:sym w:font="Symbol" w:char="F0B1"/>
      </w:r>
      <w:r w:rsidR="005F6C2A">
        <w:rPr>
          <w:color w:val="000000"/>
        </w:rPr>
        <w:t xml:space="preserve"> 2.58 control; </w:t>
      </w:r>
      <w:r w:rsidR="005F6C2A">
        <w:rPr>
          <w:i/>
          <w:iCs/>
          <w:color w:val="000000"/>
        </w:rPr>
        <w:t>d</w:t>
      </w:r>
      <w:r w:rsidR="005F6C2A">
        <w:rPr>
          <w:color w:val="000000"/>
        </w:rPr>
        <w:t>=</w:t>
      </w:r>
      <w:r w:rsidR="00B9296D">
        <w:rPr>
          <w:color w:val="000000"/>
        </w:rPr>
        <w:t>0.95</w:t>
      </w:r>
      <w:r w:rsidR="005F6C2A">
        <w:rPr>
          <w:color w:val="000000"/>
        </w:rPr>
        <w:t xml:space="preserve">) in March 2023, decreased to 1.6 </w:t>
      </w:r>
      <w:r w:rsidR="005F6C2A" w:rsidRPr="00026DB9">
        <w:rPr>
          <w:color w:val="000000"/>
        </w:rPr>
        <w:sym w:font="Symbol" w:char="F0B1"/>
      </w:r>
      <w:r w:rsidR="005F6C2A">
        <w:rPr>
          <w:color w:val="000000"/>
        </w:rPr>
        <w:t xml:space="preserve"> 0.87% (14.2 </w:t>
      </w:r>
      <w:r w:rsidR="005F6C2A" w:rsidRPr="00026DB9">
        <w:rPr>
          <w:color w:val="000000"/>
        </w:rPr>
        <w:sym w:font="Symbol" w:char="F0B1"/>
      </w:r>
      <w:r w:rsidR="005F6C2A">
        <w:rPr>
          <w:color w:val="000000"/>
        </w:rPr>
        <w:t xml:space="preserve"> 3.35% control; </w:t>
      </w:r>
      <w:r w:rsidR="00B9296D">
        <w:rPr>
          <w:i/>
          <w:iCs/>
          <w:color w:val="000000"/>
        </w:rPr>
        <w:t>d</w:t>
      </w:r>
      <w:r w:rsidR="00B9296D">
        <w:rPr>
          <w:color w:val="000000"/>
        </w:rPr>
        <w:t>= -.1.33</w:t>
      </w:r>
      <w:r w:rsidR="005F6C2A">
        <w:rPr>
          <w:color w:val="000000"/>
        </w:rPr>
        <w:t xml:space="preserve">) in August 2023. </w:t>
      </w:r>
    </w:p>
    <w:p w14:paraId="0CADD778" w14:textId="4FA2042F" w:rsidR="00937F5B" w:rsidRPr="003721CF" w:rsidRDefault="003721CF" w:rsidP="0043676E">
      <w:pPr>
        <w:spacing w:line="480" w:lineRule="auto"/>
        <w:jc w:val="both"/>
        <w:rPr>
          <w:i/>
          <w:iCs/>
        </w:rPr>
      </w:pPr>
      <w:r w:rsidRPr="003721CF">
        <w:rPr>
          <w:i/>
          <w:iCs/>
        </w:rPr>
        <w:t>Plot perimeter</w:t>
      </w:r>
    </w:p>
    <w:p w14:paraId="26E7FFFE" w14:textId="5CE5CC45" w:rsidR="00231FB2" w:rsidRPr="00904D30" w:rsidRDefault="00296830" w:rsidP="0043676E">
      <w:pPr>
        <w:spacing w:line="480" w:lineRule="auto"/>
        <w:jc w:val="both"/>
        <w:rPr>
          <w:color w:val="000000"/>
        </w:rPr>
      </w:pPr>
      <w:r>
        <w:lastRenderedPageBreak/>
        <w:tab/>
        <w:t xml:space="preserve">Percent cover of grass </w:t>
      </w:r>
      <w:r w:rsidR="007A32B5">
        <w:t xml:space="preserve">also </w:t>
      </w:r>
      <w:r>
        <w:t>increased at the perimeter of sargasso plots</w:t>
      </w:r>
      <w:r w:rsidR="007A32B5">
        <w:t xml:space="preserve"> at the beach over time</w:t>
      </w:r>
      <w:r w:rsidR="00FC0DBB">
        <w:t xml:space="preserve"> (</w:t>
      </w:r>
      <w:r w:rsidR="00AC3650">
        <w:t>Fig. 6</w:t>
      </w:r>
      <w:r w:rsidR="00927EED">
        <w:t>A, C</w:t>
      </w:r>
      <w:r w:rsidR="00FC0DBB">
        <w:t>)</w:t>
      </w:r>
      <w:r w:rsidR="007A32B5">
        <w:t xml:space="preserve">. Initially, </w:t>
      </w:r>
      <w:r w:rsidR="00621298">
        <w:t xml:space="preserve">grass </w:t>
      </w:r>
      <w:r w:rsidR="007A32B5">
        <w:t>percent cover</w:t>
      </w:r>
      <w:r w:rsidR="00621298">
        <w:t xml:space="preserve"> was higher on the perimeter of sargasso plots than controls (</w:t>
      </w:r>
      <w:r w:rsidR="00F44E97">
        <w:t xml:space="preserve">16 </w:t>
      </w:r>
      <w:r w:rsidR="00F44E97" w:rsidRPr="00026DB9">
        <w:rPr>
          <w:color w:val="000000"/>
        </w:rPr>
        <w:sym w:font="Symbol" w:char="F0B1"/>
      </w:r>
      <w:r w:rsidR="00F44E97">
        <w:rPr>
          <w:color w:val="000000"/>
        </w:rPr>
        <w:t xml:space="preserve"> </w:t>
      </w:r>
      <w:r w:rsidR="00F44E97">
        <w:t xml:space="preserve">6.05% sargasso, </w:t>
      </w:r>
      <w:r w:rsidR="00621298" w:rsidRPr="001B0BDA">
        <w:rPr>
          <w:color w:val="000000" w:themeColor="text1"/>
        </w:rPr>
        <w:t>5</w:t>
      </w:r>
      <w:r w:rsidR="00621298">
        <w:rPr>
          <w:color w:val="000000" w:themeColor="text1"/>
        </w:rPr>
        <w:t xml:space="preserve">.6 </w:t>
      </w:r>
      <w:r w:rsidR="00621298" w:rsidRPr="00026DB9">
        <w:rPr>
          <w:color w:val="000000"/>
        </w:rPr>
        <w:sym w:font="Symbol" w:char="F0B1"/>
      </w:r>
      <w:r w:rsidR="00621298">
        <w:rPr>
          <w:color w:val="000000"/>
        </w:rPr>
        <w:t xml:space="preserve"> 2.28%</w:t>
      </w:r>
      <w:r w:rsidR="00F44E97">
        <w:rPr>
          <w:color w:val="000000"/>
        </w:rPr>
        <w:t xml:space="preserve"> control; </w:t>
      </w:r>
      <w:r w:rsidR="00F44E97" w:rsidRPr="009E40D0">
        <w:rPr>
          <w:i/>
          <w:iCs/>
          <w:color w:val="000000"/>
        </w:rPr>
        <w:t>d</w:t>
      </w:r>
      <w:r w:rsidR="00F44E97">
        <w:rPr>
          <w:color w:val="000000"/>
        </w:rPr>
        <w:t>=</w:t>
      </w:r>
      <w:r w:rsidR="00773AE5">
        <w:rPr>
          <w:color w:val="000000"/>
        </w:rPr>
        <w:t>0.</w:t>
      </w:r>
      <w:r w:rsidR="00F44E97">
        <w:rPr>
          <w:color w:val="000000"/>
        </w:rPr>
        <w:t>5</w:t>
      </w:r>
      <w:r w:rsidR="000152BD">
        <w:rPr>
          <w:color w:val="000000"/>
        </w:rPr>
        <w:t>1</w:t>
      </w:r>
      <w:r w:rsidR="00F44E97">
        <w:rPr>
          <w:color w:val="000000"/>
        </w:rPr>
        <w:t>)</w:t>
      </w:r>
      <w:r w:rsidR="00621298">
        <w:rPr>
          <w:color w:val="000000"/>
        </w:rPr>
        <w:t xml:space="preserve"> </w:t>
      </w:r>
      <w:r w:rsidR="00F44E97">
        <w:rPr>
          <w:color w:val="000000"/>
        </w:rPr>
        <w:t>but</w:t>
      </w:r>
      <w:r w:rsidR="00621298">
        <w:rPr>
          <w:color w:val="000000"/>
        </w:rPr>
        <w:t xml:space="preserve"> </w:t>
      </w:r>
      <w:r w:rsidR="007A32B5">
        <w:t>decreased</w:t>
      </w:r>
      <w:r w:rsidR="00F44E97">
        <w:t xml:space="preserve"> in</w:t>
      </w:r>
      <w:r w:rsidR="007A32B5">
        <w:t xml:space="preserve"> November</w:t>
      </w:r>
      <w:r w:rsidR="001B0BDA">
        <w:t xml:space="preserve"> 2022</w:t>
      </w:r>
      <w:r w:rsidR="009E40D0">
        <w:t xml:space="preserve">, </w:t>
      </w:r>
      <w:r w:rsidR="00F44E97">
        <w:t xml:space="preserve">resulting in a small negative effect </w:t>
      </w:r>
      <w:r w:rsidR="009E40D0">
        <w:t>size</w:t>
      </w:r>
      <w:r w:rsidR="00773AE5">
        <w:t xml:space="preserve"> </w:t>
      </w:r>
      <w:r w:rsidR="007A32B5" w:rsidRPr="001B0BDA">
        <w:rPr>
          <w:color w:val="000000" w:themeColor="text1"/>
        </w:rPr>
        <w:t>(</w:t>
      </w:r>
      <w:r w:rsidR="001B0BDA">
        <w:rPr>
          <w:color w:val="000000"/>
        </w:rPr>
        <w:t xml:space="preserve">1.15 </w:t>
      </w:r>
      <w:r w:rsidR="001B0BDA" w:rsidRPr="00026DB9">
        <w:rPr>
          <w:color w:val="000000"/>
        </w:rPr>
        <w:sym w:font="Symbol" w:char="F0B1"/>
      </w:r>
      <w:r w:rsidR="001B0BDA">
        <w:rPr>
          <w:color w:val="000000"/>
        </w:rPr>
        <w:t xml:space="preserve"> 1.05%</w:t>
      </w:r>
      <w:r w:rsidR="00F44E97">
        <w:rPr>
          <w:color w:val="000000"/>
        </w:rPr>
        <w:t xml:space="preserve"> sargasso, 440 </w:t>
      </w:r>
      <w:r w:rsidR="00F44E97" w:rsidRPr="00026DB9">
        <w:rPr>
          <w:color w:val="000000"/>
        </w:rPr>
        <w:sym w:font="Symbol" w:char="F0B1"/>
      </w:r>
      <w:r w:rsidR="00F44E97">
        <w:rPr>
          <w:color w:val="000000"/>
        </w:rPr>
        <w:t xml:space="preserve"> 3.24%</w:t>
      </w:r>
      <w:r w:rsidR="00927EED">
        <w:rPr>
          <w:color w:val="000000"/>
        </w:rPr>
        <w:t xml:space="preserve"> control</w:t>
      </w:r>
      <w:r w:rsidR="00F44E97">
        <w:rPr>
          <w:color w:val="000000"/>
        </w:rPr>
        <w:t xml:space="preserve">; </w:t>
      </w:r>
      <w:r w:rsidR="00F44E97" w:rsidRPr="009E40D0">
        <w:rPr>
          <w:i/>
          <w:iCs/>
          <w:color w:val="000000"/>
        </w:rPr>
        <w:t>d</w:t>
      </w:r>
      <w:r w:rsidR="00F44E97">
        <w:rPr>
          <w:color w:val="000000"/>
        </w:rPr>
        <w:t>=-0.30</w:t>
      </w:r>
      <w:r w:rsidR="007A32B5" w:rsidRPr="001B0BDA">
        <w:rPr>
          <w:color w:val="000000" w:themeColor="text1"/>
        </w:rPr>
        <w:t>)</w:t>
      </w:r>
      <w:r w:rsidR="00F44E97">
        <w:rPr>
          <w:color w:val="000000" w:themeColor="text1"/>
        </w:rPr>
        <w:t>.</w:t>
      </w:r>
      <w:r w:rsidR="009E40D0">
        <w:rPr>
          <w:color w:val="000000" w:themeColor="text1"/>
        </w:rPr>
        <w:t xml:space="preserve"> Sargasso had a medium effect on grass percent cover in March 2023 (18.80 </w:t>
      </w:r>
      <w:r w:rsidR="009E40D0" w:rsidRPr="00026DB9">
        <w:rPr>
          <w:color w:val="000000"/>
        </w:rPr>
        <w:sym w:font="Symbol" w:char="F0B1"/>
      </w:r>
      <w:r w:rsidR="009E40D0">
        <w:rPr>
          <w:color w:val="000000"/>
        </w:rPr>
        <w:t xml:space="preserve"> 6.33% sargasso, 6.69 </w:t>
      </w:r>
      <w:r w:rsidR="009E40D0" w:rsidRPr="00026DB9">
        <w:rPr>
          <w:color w:val="000000"/>
        </w:rPr>
        <w:sym w:font="Symbol" w:char="F0B1"/>
      </w:r>
      <w:r w:rsidR="009E40D0">
        <w:rPr>
          <w:color w:val="000000"/>
        </w:rPr>
        <w:t xml:space="preserve"> 3.97% control; </w:t>
      </w:r>
      <w:r w:rsidR="009E40D0" w:rsidRPr="009E40D0">
        <w:rPr>
          <w:i/>
          <w:iCs/>
          <w:color w:val="000000"/>
        </w:rPr>
        <w:t>d</w:t>
      </w:r>
      <w:r w:rsidR="009E40D0">
        <w:rPr>
          <w:color w:val="000000"/>
        </w:rPr>
        <w:t>=0.71) and the largest effect in August 2022 (</w:t>
      </w:r>
      <w:r w:rsidR="00231FB2">
        <w:rPr>
          <w:color w:val="000000"/>
        </w:rPr>
        <w:t xml:space="preserve">34.60 </w:t>
      </w:r>
      <w:r w:rsidR="00231FB2" w:rsidRPr="00026DB9">
        <w:rPr>
          <w:color w:val="000000"/>
        </w:rPr>
        <w:sym w:font="Symbol" w:char="F0B1"/>
      </w:r>
      <w:r w:rsidR="00231FB2">
        <w:rPr>
          <w:color w:val="000000"/>
        </w:rPr>
        <w:t xml:space="preserve"> 6.87% sargasso, 9.15 </w:t>
      </w:r>
      <w:r w:rsidR="00231FB2" w:rsidRPr="00026DB9">
        <w:rPr>
          <w:color w:val="000000"/>
        </w:rPr>
        <w:sym w:font="Symbol" w:char="F0B1"/>
      </w:r>
      <w:r w:rsidR="00231FB2">
        <w:rPr>
          <w:color w:val="000000"/>
        </w:rPr>
        <w:t xml:space="preserve"> 3.84% control;</w:t>
      </w:r>
      <w:r w:rsidR="009E40D0">
        <w:rPr>
          <w:color w:val="000000"/>
        </w:rPr>
        <w:t xml:space="preserve"> </w:t>
      </w:r>
      <w:r w:rsidR="009E40D0">
        <w:rPr>
          <w:i/>
          <w:iCs/>
          <w:color w:val="000000"/>
        </w:rPr>
        <w:t>d</w:t>
      </w:r>
      <w:r w:rsidR="009E40D0">
        <w:rPr>
          <w:color w:val="000000"/>
        </w:rPr>
        <w:t>=1.02</w:t>
      </w:r>
      <w:r w:rsidR="00231FB2">
        <w:rPr>
          <w:color w:val="000000"/>
        </w:rPr>
        <w:t xml:space="preserve">). Other plant (non-grass) percent cover in the perimeter of control plots </w:t>
      </w:r>
      <w:r w:rsidR="00BD5992">
        <w:rPr>
          <w:color w:val="000000"/>
        </w:rPr>
        <w:t xml:space="preserve">was slightly higher in control plots </w:t>
      </w:r>
      <w:r w:rsidR="00904D30">
        <w:rPr>
          <w:color w:val="000000"/>
        </w:rPr>
        <w:t xml:space="preserve">in August 2022 </w:t>
      </w:r>
      <w:r w:rsidR="00BD5992">
        <w:rPr>
          <w:color w:val="000000"/>
        </w:rPr>
        <w:t xml:space="preserve">(7.95 </w:t>
      </w:r>
      <w:r w:rsidR="00BD5992" w:rsidRPr="00026DB9">
        <w:rPr>
          <w:color w:val="000000"/>
        </w:rPr>
        <w:sym w:font="Symbol" w:char="F0B1"/>
      </w:r>
      <w:r w:rsidR="00BD5992">
        <w:rPr>
          <w:color w:val="000000"/>
        </w:rPr>
        <w:t xml:space="preserve"> 3.46% sargasso, 11.15 </w:t>
      </w:r>
      <w:r w:rsidR="00BD5992" w:rsidRPr="00026DB9">
        <w:rPr>
          <w:color w:val="000000"/>
        </w:rPr>
        <w:sym w:font="Symbol" w:char="F0B1"/>
      </w:r>
      <w:r w:rsidR="00BD5992">
        <w:rPr>
          <w:color w:val="000000"/>
        </w:rPr>
        <w:t xml:space="preserve"> 4.29% control; </w:t>
      </w:r>
      <w:r w:rsidR="00BD5992">
        <w:rPr>
          <w:i/>
          <w:iCs/>
          <w:color w:val="000000"/>
        </w:rPr>
        <w:t>d</w:t>
      </w:r>
      <w:r w:rsidR="00BD5992">
        <w:rPr>
          <w:color w:val="000000"/>
        </w:rPr>
        <w:t>=-0.18</w:t>
      </w:r>
      <w:r w:rsidR="00904D30">
        <w:rPr>
          <w:color w:val="000000"/>
        </w:rPr>
        <w:t xml:space="preserve">) but increased in </w:t>
      </w:r>
      <w:r w:rsidR="00755A6C">
        <w:rPr>
          <w:color w:val="000000"/>
        </w:rPr>
        <w:t xml:space="preserve">perimeters </w:t>
      </w:r>
      <w:r w:rsidR="00904D30">
        <w:rPr>
          <w:color w:val="000000"/>
        </w:rPr>
        <w:t xml:space="preserve">sargasso plots by November 2022 (16.65 </w:t>
      </w:r>
      <w:r w:rsidR="00904D30" w:rsidRPr="00026DB9">
        <w:rPr>
          <w:color w:val="000000"/>
        </w:rPr>
        <w:sym w:font="Symbol" w:char="F0B1"/>
      </w:r>
      <w:r w:rsidR="00904D30">
        <w:rPr>
          <w:color w:val="000000"/>
        </w:rPr>
        <w:t xml:space="preserve"> 4.95% sargasso, 8.49 </w:t>
      </w:r>
      <w:r w:rsidR="00904D30" w:rsidRPr="00026DB9">
        <w:rPr>
          <w:color w:val="000000"/>
        </w:rPr>
        <w:sym w:font="Symbol" w:char="F0B1"/>
      </w:r>
      <w:r w:rsidR="00904D30">
        <w:rPr>
          <w:color w:val="000000"/>
        </w:rPr>
        <w:t xml:space="preserve"> 2.91% control; </w:t>
      </w:r>
      <w:r w:rsidR="00904D30">
        <w:rPr>
          <w:i/>
          <w:iCs/>
          <w:color w:val="000000"/>
        </w:rPr>
        <w:t>d</w:t>
      </w:r>
      <w:r w:rsidR="00904D30">
        <w:rPr>
          <w:color w:val="000000"/>
        </w:rPr>
        <w:t>=45). Sargasso had a small effect on plant cover in March 2023 (</w:t>
      </w:r>
      <w:r w:rsidR="00E840D0">
        <w:rPr>
          <w:color w:val="000000"/>
        </w:rPr>
        <w:t xml:space="preserve">8.50 </w:t>
      </w:r>
      <w:r w:rsidR="00904D30" w:rsidRPr="00026DB9">
        <w:rPr>
          <w:color w:val="000000"/>
        </w:rPr>
        <w:sym w:font="Symbol" w:char="F0B1"/>
      </w:r>
      <w:r w:rsidR="00E840D0">
        <w:rPr>
          <w:color w:val="000000"/>
        </w:rPr>
        <w:t xml:space="preserve"> 4.44</w:t>
      </w:r>
      <w:r w:rsidR="00755A6C">
        <w:rPr>
          <w:color w:val="000000"/>
        </w:rPr>
        <w:t>%</w:t>
      </w:r>
      <w:r w:rsidR="00904D30">
        <w:rPr>
          <w:color w:val="000000"/>
        </w:rPr>
        <w:t xml:space="preserve"> sargasso, </w:t>
      </w:r>
      <w:r w:rsidR="00E840D0">
        <w:rPr>
          <w:color w:val="000000"/>
        </w:rPr>
        <w:t xml:space="preserve">6.10 </w:t>
      </w:r>
      <w:r w:rsidR="00904D30" w:rsidRPr="00026DB9">
        <w:rPr>
          <w:color w:val="000000"/>
        </w:rPr>
        <w:sym w:font="Symbol" w:char="F0B1"/>
      </w:r>
      <w:r w:rsidR="00E840D0">
        <w:rPr>
          <w:color w:val="000000"/>
        </w:rPr>
        <w:t xml:space="preserve"> 3</w:t>
      </w:r>
      <w:r w:rsidR="00755A6C">
        <w:rPr>
          <w:color w:val="000000"/>
        </w:rPr>
        <w:t>%</w:t>
      </w:r>
      <w:r w:rsidR="00904D30">
        <w:rPr>
          <w:color w:val="000000"/>
        </w:rPr>
        <w:t xml:space="preserve"> control; </w:t>
      </w:r>
      <w:r w:rsidR="00904D30">
        <w:rPr>
          <w:i/>
          <w:iCs/>
          <w:color w:val="000000"/>
        </w:rPr>
        <w:t>d</w:t>
      </w:r>
      <w:r w:rsidR="00E840D0">
        <w:rPr>
          <w:color w:val="000000"/>
        </w:rPr>
        <w:t>=0.20</w:t>
      </w:r>
      <w:r w:rsidR="00904D30">
        <w:rPr>
          <w:color w:val="000000"/>
        </w:rPr>
        <w:t xml:space="preserve">) and negligible effect in August 2023 </w:t>
      </w:r>
      <w:r w:rsidR="00E840D0">
        <w:rPr>
          <w:color w:val="000000"/>
        </w:rPr>
        <w:t xml:space="preserve">(8.35 </w:t>
      </w:r>
      <w:r w:rsidR="00E840D0" w:rsidRPr="00026DB9">
        <w:rPr>
          <w:color w:val="000000"/>
        </w:rPr>
        <w:sym w:font="Symbol" w:char="F0B1"/>
      </w:r>
      <w:r w:rsidR="00E840D0">
        <w:rPr>
          <w:color w:val="000000"/>
        </w:rPr>
        <w:t xml:space="preserve"> 2.99</w:t>
      </w:r>
      <w:r w:rsidR="00755A6C">
        <w:rPr>
          <w:color w:val="000000"/>
        </w:rPr>
        <w:t>%</w:t>
      </w:r>
      <w:r w:rsidR="00E840D0">
        <w:rPr>
          <w:color w:val="000000"/>
        </w:rPr>
        <w:t xml:space="preserve"> sargasso, 5.85 </w:t>
      </w:r>
      <w:r w:rsidR="00E840D0" w:rsidRPr="00026DB9">
        <w:rPr>
          <w:color w:val="000000"/>
        </w:rPr>
        <w:sym w:font="Symbol" w:char="F0B1"/>
      </w:r>
      <w:r w:rsidR="00E840D0">
        <w:rPr>
          <w:color w:val="000000"/>
        </w:rPr>
        <w:t xml:space="preserve"> 2.33</w:t>
      </w:r>
      <w:r w:rsidR="00755A6C">
        <w:rPr>
          <w:color w:val="000000"/>
        </w:rPr>
        <w:t>%</w:t>
      </w:r>
      <w:r w:rsidR="00E840D0">
        <w:rPr>
          <w:color w:val="000000"/>
        </w:rPr>
        <w:t xml:space="preserve"> control; </w:t>
      </w:r>
      <w:r w:rsidR="00E840D0">
        <w:rPr>
          <w:i/>
          <w:iCs/>
          <w:color w:val="000000"/>
        </w:rPr>
        <w:t>d</w:t>
      </w:r>
      <w:r w:rsidR="00E840D0">
        <w:rPr>
          <w:color w:val="000000"/>
        </w:rPr>
        <w:t>=0.1</w:t>
      </w:r>
      <w:r w:rsidR="000152BD">
        <w:rPr>
          <w:color w:val="000000"/>
        </w:rPr>
        <w:t>6</w:t>
      </w:r>
      <w:r w:rsidR="00E840D0">
        <w:rPr>
          <w:color w:val="000000"/>
        </w:rPr>
        <w:t>).</w:t>
      </w:r>
    </w:p>
    <w:p w14:paraId="6B0571C9" w14:textId="0F4F62AC" w:rsidR="00937F5B" w:rsidRPr="00E840D0" w:rsidRDefault="00416615" w:rsidP="00755A6C">
      <w:pPr>
        <w:spacing w:line="480" w:lineRule="auto"/>
        <w:ind w:firstLine="720"/>
        <w:rPr>
          <w:color w:val="000000"/>
        </w:rPr>
      </w:pPr>
      <w:r>
        <w:rPr>
          <w:color w:val="000000" w:themeColor="text1"/>
        </w:rPr>
        <w:t>Overall</w:t>
      </w:r>
      <w:r w:rsidR="00755A6C">
        <w:rPr>
          <w:color w:val="000000" w:themeColor="text1"/>
        </w:rPr>
        <w:t xml:space="preserve">, </w:t>
      </w:r>
      <w:r>
        <w:rPr>
          <w:color w:val="000000" w:themeColor="text1"/>
        </w:rPr>
        <w:t>percent cover of grass</w:t>
      </w:r>
      <w:r w:rsidR="00011AA4">
        <w:rPr>
          <w:color w:val="000000" w:themeColor="text1"/>
        </w:rPr>
        <w:t xml:space="preserve"> in the forest</w:t>
      </w:r>
      <w:r>
        <w:rPr>
          <w:color w:val="000000" w:themeColor="text1"/>
        </w:rPr>
        <w:t xml:space="preserve"> was </w:t>
      </w:r>
      <w:r w:rsidR="00812B5D">
        <w:rPr>
          <w:color w:val="000000" w:themeColor="text1"/>
        </w:rPr>
        <w:t>initially minimal</w:t>
      </w:r>
      <w:r w:rsidR="002113AB">
        <w:rPr>
          <w:color w:val="000000" w:themeColor="text1"/>
        </w:rPr>
        <w:t xml:space="preserve"> (</w:t>
      </w:r>
      <w:r w:rsidR="00755A6C">
        <w:rPr>
          <w:color w:val="000000" w:themeColor="text1"/>
        </w:rPr>
        <w:t xml:space="preserve">0.05 </w:t>
      </w:r>
      <w:r w:rsidR="00755A6C" w:rsidRPr="00026DB9">
        <w:rPr>
          <w:color w:val="000000"/>
        </w:rPr>
        <w:sym w:font="Symbol" w:char="F0B1"/>
      </w:r>
      <w:r w:rsidR="00755A6C">
        <w:rPr>
          <w:color w:val="000000"/>
        </w:rPr>
        <w:t xml:space="preserve"> 0.05% sargasso, 0.75 </w:t>
      </w:r>
      <w:r w:rsidR="00755A6C" w:rsidRPr="00026DB9">
        <w:rPr>
          <w:color w:val="000000"/>
        </w:rPr>
        <w:sym w:font="Symbol" w:char="F0B1"/>
      </w:r>
      <w:r w:rsidR="00755A6C">
        <w:rPr>
          <w:color w:val="000000"/>
        </w:rPr>
        <w:t xml:space="preserve"> 0.61% control</w:t>
      </w:r>
      <w:r w:rsidR="002113AB">
        <w:rPr>
          <w:color w:val="000000" w:themeColor="text1"/>
        </w:rPr>
        <w:t>)</w:t>
      </w:r>
      <w:r>
        <w:rPr>
          <w:color w:val="000000" w:themeColor="text1"/>
        </w:rPr>
        <w:t xml:space="preserve"> </w:t>
      </w:r>
      <w:r w:rsidR="00812B5D">
        <w:rPr>
          <w:color w:val="000000" w:themeColor="text1"/>
        </w:rPr>
        <w:t xml:space="preserve">and </w:t>
      </w:r>
      <w:r w:rsidR="00FF6F05">
        <w:rPr>
          <w:color w:val="000000" w:themeColor="text1"/>
        </w:rPr>
        <w:t>only appeared in one sargasso plot in November 2022 (0.90%)</w:t>
      </w:r>
      <w:r w:rsidR="00011AA4">
        <w:rPr>
          <w:color w:val="000000" w:themeColor="text1"/>
        </w:rPr>
        <w:t xml:space="preserve">, thus, sargasso had </w:t>
      </w:r>
      <w:r w:rsidR="00FF6F05">
        <w:rPr>
          <w:color w:val="000000" w:themeColor="text1"/>
        </w:rPr>
        <w:t xml:space="preserve">little to </w:t>
      </w:r>
      <w:r w:rsidR="00011AA4">
        <w:rPr>
          <w:color w:val="000000" w:themeColor="text1"/>
        </w:rPr>
        <w:t xml:space="preserve">no effect on </w:t>
      </w:r>
      <w:r w:rsidR="00D54E70">
        <w:rPr>
          <w:color w:val="000000" w:themeColor="text1"/>
        </w:rPr>
        <w:t>grass</w:t>
      </w:r>
      <w:r w:rsidR="00755A6C">
        <w:rPr>
          <w:color w:val="000000" w:themeColor="text1"/>
        </w:rPr>
        <w:t xml:space="preserve"> in the perimeter of any plots</w:t>
      </w:r>
      <w:r w:rsidR="00AC3650">
        <w:rPr>
          <w:color w:val="000000" w:themeColor="text1"/>
        </w:rPr>
        <w:t xml:space="preserve"> (Fig. 6</w:t>
      </w:r>
      <w:r w:rsidR="00927EED">
        <w:rPr>
          <w:color w:val="000000" w:themeColor="text1"/>
        </w:rPr>
        <w:t>B, D</w:t>
      </w:r>
      <w:r w:rsidR="00AC3650">
        <w:rPr>
          <w:color w:val="000000" w:themeColor="text1"/>
        </w:rPr>
        <w:t>)</w:t>
      </w:r>
      <w:r w:rsidR="00011AA4">
        <w:rPr>
          <w:color w:val="000000" w:themeColor="text1"/>
        </w:rPr>
        <w:t xml:space="preserve">. </w:t>
      </w:r>
      <w:r w:rsidR="0043676E">
        <w:rPr>
          <w:color w:val="000000" w:themeColor="text1"/>
        </w:rPr>
        <w:t xml:space="preserve">Percent cover of all other plants </w:t>
      </w:r>
      <w:r w:rsidR="00FF6F05">
        <w:rPr>
          <w:color w:val="000000" w:themeColor="text1"/>
        </w:rPr>
        <w:t xml:space="preserve">in August 2022 was 3.70 </w:t>
      </w:r>
      <w:r w:rsidR="00FF6F05" w:rsidRPr="00026DB9">
        <w:rPr>
          <w:color w:val="000000"/>
        </w:rPr>
        <w:sym w:font="Symbol" w:char="F0B1"/>
      </w:r>
      <w:r w:rsidR="00FF6F05">
        <w:rPr>
          <w:color w:val="000000"/>
        </w:rPr>
        <w:t xml:space="preserve"> 1.07% in sargasso plots and 8.95 </w:t>
      </w:r>
      <w:r w:rsidR="00FF6F05" w:rsidRPr="00026DB9">
        <w:rPr>
          <w:color w:val="000000"/>
        </w:rPr>
        <w:sym w:font="Symbol" w:char="F0B1"/>
      </w:r>
      <w:r w:rsidR="00FF6F05">
        <w:rPr>
          <w:color w:val="000000"/>
        </w:rPr>
        <w:t xml:space="preserve"> 2.75% in control plots and </w:t>
      </w:r>
      <w:r w:rsidR="0043676E">
        <w:rPr>
          <w:color w:val="000000" w:themeColor="text1"/>
        </w:rPr>
        <w:t>generally increased over time in the forest</w:t>
      </w:r>
      <w:r w:rsidR="00FF6F05">
        <w:rPr>
          <w:color w:val="000000" w:themeColor="text1"/>
        </w:rPr>
        <w:t xml:space="preserve">. Sargasso had a </w:t>
      </w:r>
      <w:r w:rsidR="0043676E">
        <w:rPr>
          <w:color w:val="000000" w:themeColor="text1"/>
        </w:rPr>
        <w:t>small effect</w:t>
      </w:r>
      <w:r w:rsidR="000152BD">
        <w:rPr>
          <w:color w:val="000000" w:themeColor="text1"/>
        </w:rPr>
        <w:t xml:space="preserve"> on plant cover</w:t>
      </w:r>
      <w:r w:rsidR="0043676E">
        <w:rPr>
          <w:color w:val="000000" w:themeColor="text1"/>
        </w:rPr>
        <w:t xml:space="preserve"> in November 2022</w:t>
      </w:r>
      <w:r w:rsidR="00FF6F05">
        <w:rPr>
          <w:color w:val="000000" w:themeColor="text1"/>
        </w:rPr>
        <w:t xml:space="preserve"> (6.75 </w:t>
      </w:r>
      <w:r w:rsidR="00FF6F05" w:rsidRPr="00026DB9">
        <w:rPr>
          <w:color w:val="000000"/>
        </w:rPr>
        <w:sym w:font="Symbol" w:char="F0B1"/>
      </w:r>
      <w:r w:rsidR="00FF6F05">
        <w:rPr>
          <w:color w:val="000000"/>
        </w:rPr>
        <w:t xml:space="preserve">  2.88% sargasso, 2.65 </w:t>
      </w:r>
      <w:r w:rsidR="00FF6F05" w:rsidRPr="00026DB9">
        <w:rPr>
          <w:color w:val="000000"/>
        </w:rPr>
        <w:sym w:font="Symbol" w:char="F0B1"/>
      </w:r>
      <w:r w:rsidR="00FF6F05">
        <w:rPr>
          <w:color w:val="000000"/>
        </w:rPr>
        <w:t xml:space="preserve"> 0.70% control; </w:t>
      </w:r>
      <w:r w:rsidR="00FF6F05">
        <w:rPr>
          <w:i/>
          <w:iCs/>
          <w:color w:val="000000"/>
        </w:rPr>
        <w:t>d</w:t>
      </w:r>
      <w:r w:rsidR="00FF6F05">
        <w:rPr>
          <w:color w:val="000000"/>
        </w:rPr>
        <w:t>=0.4</w:t>
      </w:r>
      <w:r w:rsidR="000152BD">
        <w:rPr>
          <w:color w:val="000000"/>
        </w:rPr>
        <w:t>4</w:t>
      </w:r>
      <w:r w:rsidR="00FF6F05">
        <w:rPr>
          <w:color w:val="000000" w:themeColor="text1"/>
        </w:rPr>
        <w:t>)</w:t>
      </w:r>
      <w:r w:rsidR="0043676E">
        <w:rPr>
          <w:color w:val="000000" w:themeColor="text1"/>
        </w:rPr>
        <w:t xml:space="preserve"> and March 2023</w:t>
      </w:r>
      <w:r w:rsidR="00FF6F05">
        <w:rPr>
          <w:color w:val="000000" w:themeColor="text1"/>
        </w:rPr>
        <w:t xml:space="preserve"> (10.20 </w:t>
      </w:r>
      <w:r w:rsidR="00FF6F05" w:rsidRPr="00026DB9">
        <w:rPr>
          <w:color w:val="000000"/>
        </w:rPr>
        <w:sym w:font="Symbol" w:char="F0B1"/>
      </w:r>
      <w:r w:rsidR="00FF6F05">
        <w:rPr>
          <w:color w:val="000000"/>
        </w:rPr>
        <w:t xml:space="preserve"> 5.17% sargasso, 6.30 </w:t>
      </w:r>
      <w:r w:rsidR="00FF6F05" w:rsidRPr="00026DB9">
        <w:rPr>
          <w:color w:val="000000"/>
        </w:rPr>
        <w:sym w:font="Symbol" w:char="F0B1"/>
      </w:r>
      <w:r w:rsidR="00FF6F05">
        <w:rPr>
          <w:color w:val="000000"/>
        </w:rPr>
        <w:t xml:space="preserve"> 2.44% control; </w:t>
      </w:r>
      <w:r w:rsidR="00FF6F05">
        <w:rPr>
          <w:i/>
          <w:iCs/>
          <w:color w:val="000000"/>
        </w:rPr>
        <w:t>d</w:t>
      </w:r>
      <w:r w:rsidR="00FF6F05">
        <w:rPr>
          <w:color w:val="000000"/>
        </w:rPr>
        <w:t>=0.30</w:t>
      </w:r>
      <w:r w:rsidR="00FF6F05">
        <w:rPr>
          <w:color w:val="000000" w:themeColor="text1"/>
        </w:rPr>
        <w:t>)</w:t>
      </w:r>
      <w:r w:rsidR="0043676E">
        <w:rPr>
          <w:color w:val="000000" w:themeColor="text1"/>
        </w:rPr>
        <w:t xml:space="preserve"> and a medium effect in August 2023</w:t>
      </w:r>
      <w:r w:rsidR="00FF6F05">
        <w:rPr>
          <w:color w:val="000000" w:themeColor="text1"/>
        </w:rPr>
        <w:t xml:space="preserve"> (27.05 </w:t>
      </w:r>
      <w:r w:rsidR="00FF6F05" w:rsidRPr="00026DB9">
        <w:rPr>
          <w:color w:val="000000"/>
        </w:rPr>
        <w:sym w:font="Symbol" w:char="F0B1"/>
      </w:r>
      <w:r w:rsidR="00FF6F05">
        <w:rPr>
          <w:color w:val="000000"/>
        </w:rPr>
        <w:t xml:space="preserve"> </w:t>
      </w:r>
      <w:r w:rsidR="006F3764">
        <w:rPr>
          <w:color w:val="000000"/>
        </w:rPr>
        <w:t xml:space="preserve">7.98% sargasso, 11.25 </w:t>
      </w:r>
      <w:r w:rsidR="006F3764" w:rsidRPr="00026DB9">
        <w:rPr>
          <w:color w:val="000000"/>
        </w:rPr>
        <w:sym w:font="Symbol" w:char="F0B1"/>
      </w:r>
      <w:r w:rsidR="006F3764">
        <w:rPr>
          <w:color w:val="000000"/>
        </w:rPr>
        <w:t xml:space="preserve"> 3.97% control; </w:t>
      </w:r>
      <w:r w:rsidR="006F3764">
        <w:rPr>
          <w:i/>
          <w:iCs/>
          <w:color w:val="000000"/>
        </w:rPr>
        <w:t>d</w:t>
      </w:r>
      <w:r w:rsidR="006F3764">
        <w:rPr>
          <w:color w:val="000000"/>
        </w:rPr>
        <w:t>=0.56</w:t>
      </w:r>
      <w:r w:rsidR="00FF6F05">
        <w:rPr>
          <w:color w:val="000000" w:themeColor="text1"/>
        </w:rPr>
        <w:t>)</w:t>
      </w:r>
      <w:r w:rsidR="0043676E">
        <w:rPr>
          <w:color w:val="000000" w:themeColor="text1"/>
        </w:rPr>
        <w:t>.</w:t>
      </w:r>
      <w:r w:rsidR="00FC0DBB">
        <w:rPr>
          <w:color w:val="000000" w:themeColor="text1"/>
        </w:rPr>
        <w:t xml:space="preserve"> Percent cover of plants and other categories are included in the supplementary materials (</w:t>
      </w:r>
      <w:r w:rsidR="006F3764">
        <w:rPr>
          <w:color w:val="000000" w:themeColor="text1"/>
        </w:rPr>
        <w:t xml:space="preserve">supplementary </w:t>
      </w:r>
      <w:r w:rsidR="00927EED">
        <w:rPr>
          <w:color w:val="000000" w:themeColor="text1"/>
        </w:rPr>
        <w:t>Fig.</w:t>
      </w:r>
      <w:r w:rsidR="0013538D">
        <w:rPr>
          <w:color w:val="000000" w:themeColor="text1"/>
        </w:rPr>
        <w:t xml:space="preserve"> 4 and 5</w:t>
      </w:r>
      <w:r w:rsidR="00FC0DBB">
        <w:rPr>
          <w:color w:val="000000" w:themeColor="text1"/>
        </w:rPr>
        <w:t>).</w:t>
      </w:r>
    </w:p>
    <w:p w14:paraId="0B8FCF60" w14:textId="77777777" w:rsidR="00FA631F" w:rsidRDefault="00FA631F" w:rsidP="0043676E">
      <w:pPr>
        <w:spacing w:line="480" w:lineRule="auto"/>
        <w:jc w:val="both"/>
        <w:rPr>
          <w:color w:val="000000" w:themeColor="text1"/>
        </w:rPr>
      </w:pPr>
    </w:p>
    <w:p w14:paraId="1AA6C0B8" w14:textId="021DB6E1" w:rsidR="0043676E" w:rsidRDefault="0043676E" w:rsidP="0043676E">
      <w:pPr>
        <w:spacing w:line="480" w:lineRule="auto"/>
        <w:jc w:val="both"/>
        <w:rPr>
          <w:b/>
          <w:bCs/>
          <w:color w:val="000000" w:themeColor="text1"/>
        </w:rPr>
      </w:pPr>
      <w:commentRangeStart w:id="6"/>
      <w:r>
        <w:rPr>
          <w:b/>
          <w:bCs/>
          <w:color w:val="000000" w:themeColor="text1"/>
        </w:rPr>
        <w:lastRenderedPageBreak/>
        <w:t>Arthropod Surveys</w:t>
      </w:r>
      <w:commentRangeEnd w:id="6"/>
      <w:r w:rsidR="003C57BE">
        <w:rPr>
          <w:rStyle w:val="CommentReference"/>
        </w:rPr>
        <w:commentReference w:id="6"/>
      </w:r>
    </w:p>
    <w:p w14:paraId="7345F643" w14:textId="77777777" w:rsidR="00876BFB" w:rsidRDefault="00876BFB" w:rsidP="00876BFB">
      <w:pPr>
        <w:spacing w:line="480" w:lineRule="auto"/>
        <w:jc w:val="both"/>
        <w:rPr>
          <w:i/>
          <w:iCs/>
          <w:color w:val="000000" w:themeColor="text1"/>
        </w:rPr>
      </w:pPr>
      <w:r>
        <w:rPr>
          <w:i/>
          <w:iCs/>
          <w:color w:val="000000" w:themeColor="text1"/>
        </w:rPr>
        <w:t>Crawling arthropods</w:t>
      </w:r>
    </w:p>
    <w:p w14:paraId="5F1BAE1F" w14:textId="27B675FA" w:rsidR="00876BFB" w:rsidRDefault="003A3675" w:rsidP="00AD3944">
      <w:pPr>
        <w:spacing w:line="480" w:lineRule="auto"/>
        <w:ind w:firstLine="720"/>
        <w:jc w:val="both"/>
        <w:rPr>
          <w:color w:val="000000" w:themeColor="text1"/>
        </w:rPr>
      </w:pPr>
      <w:r>
        <w:rPr>
          <w:color w:val="000000" w:themeColor="text1"/>
        </w:rPr>
        <w:t>Crawling arthropods in pitfall trap</w:t>
      </w:r>
      <w:r w:rsidR="00FC0DBB">
        <w:rPr>
          <w:color w:val="000000" w:themeColor="text1"/>
        </w:rPr>
        <w:t xml:space="preserve">s </w:t>
      </w:r>
      <w:r>
        <w:rPr>
          <w:color w:val="000000" w:themeColor="text1"/>
        </w:rPr>
        <w:t xml:space="preserve">consisted of various arachnids and hymenopterans, mainly </w:t>
      </w:r>
      <w:r w:rsidR="00323966">
        <w:rPr>
          <w:color w:val="000000" w:themeColor="text1"/>
        </w:rPr>
        <w:t xml:space="preserve">wolf spiders and </w:t>
      </w:r>
      <w:r>
        <w:rPr>
          <w:color w:val="000000" w:themeColor="text1"/>
        </w:rPr>
        <w:t>ants</w:t>
      </w:r>
      <w:r w:rsidR="00694716">
        <w:rPr>
          <w:color w:val="000000" w:themeColor="text1"/>
        </w:rPr>
        <w:t xml:space="preserve"> at both sites</w:t>
      </w:r>
      <w:r w:rsidR="00F81134">
        <w:rPr>
          <w:color w:val="000000" w:themeColor="text1"/>
        </w:rPr>
        <w:t xml:space="preserve">, and </w:t>
      </w:r>
      <w:proofErr w:type="spellStart"/>
      <w:r w:rsidR="00F81134">
        <w:rPr>
          <w:color w:val="000000" w:themeColor="text1"/>
        </w:rPr>
        <w:t>tilirid</w:t>
      </w:r>
      <w:proofErr w:type="spellEnd"/>
      <w:r w:rsidR="00F81134">
        <w:rPr>
          <w:color w:val="000000" w:themeColor="text1"/>
        </w:rPr>
        <w:t xml:space="preserve"> amphipods at the beach</w:t>
      </w:r>
      <w:r w:rsidR="0013538D">
        <w:rPr>
          <w:color w:val="000000" w:themeColor="text1"/>
        </w:rPr>
        <w:t xml:space="preserve"> (Fig. 7</w:t>
      </w:r>
      <w:r w:rsidR="003604D4">
        <w:rPr>
          <w:color w:val="000000" w:themeColor="text1"/>
        </w:rPr>
        <w:t>A</w:t>
      </w:r>
      <w:r w:rsidR="0027157D">
        <w:rPr>
          <w:color w:val="000000" w:themeColor="text1"/>
        </w:rPr>
        <w:t>, B</w:t>
      </w:r>
      <w:r w:rsidR="0013538D">
        <w:rPr>
          <w:color w:val="000000" w:themeColor="text1"/>
        </w:rPr>
        <w:t>)</w:t>
      </w:r>
      <w:r>
        <w:rPr>
          <w:color w:val="000000" w:themeColor="text1"/>
        </w:rPr>
        <w:t>.</w:t>
      </w:r>
      <w:r w:rsidR="00323966">
        <w:rPr>
          <w:color w:val="000000" w:themeColor="text1"/>
        </w:rPr>
        <w:t xml:space="preserve"> </w:t>
      </w:r>
      <w:r w:rsidR="00DB469D">
        <w:rPr>
          <w:color w:val="000000" w:themeColor="text1"/>
        </w:rPr>
        <w:t>Sargasso addition</w:t>
      </w:r>
      <w:r w:rsidR="0023761E">
        <w:rPr>
          <w:color w:val="000000" w:themeColor="text1"/>
        </w:rPr>
        <w:t xml:space="preserve"> </w:t>
      </w:r>
      <w:r w:rsidR="00DB469D">
        <w:rPr>
          <w:color w:val="000000" w:themeColor="text1"/>
        </w:rPr>
        <w:t xml:space="preserve">at the beach </w:t>
      </w:r>
      <w:r w:rsidR="00011204">
        <w:rPr>
          <w:color w:val="000000" w:themeColor="text1"/>
        </w:rPr>
        <w:t xml:space="preserve">initially </w:t>
      </w:r>
      <w:r w:rsidR="00DB469D">
        <w:rPr>
          <w:color w:val="000000" w:themeColor="text1"/>
        </w:rPr>
        <w:t xml:space="preserve">had a large effect </w:t>
      </w:r>
      <w:r w:rsidR="00D44184">
        <w:rPr>
          <w:color w:val="000000" w:themeColor="text1"/>
        </w:rPr>
        <w:t>on amphipod abundances</w:t>
      </w:r>
      <w:r w:rsidR="00DB469D">
        <w:rPr>
          <w:color w:val="000000" w:themeColor="text1"/>
        </w:rPr>
        <w:t xml:space="preserve"> </w:t>
      </w:r>
      <w:r w:rsidR="00D44184">
        <w:rPr>
          <w:color w:val="000000" w:themeColor="text1"/>
        </w:rPr>
        <w:t>in</w:t>
      </w:r>
      <w:r w:rsidR="00451157">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0</w:t>
      </w:r>
      <w:r w:rsidR="0027157D">
        <w:rPr>
          <w:color w:val="000000" w:themeColor="text1"/>
        </w:rPr>
        <w:t>.93 control</w:t>
      </w:r>
      <w:r w:rsidR="0027157D">
        <w:rPr>
          <w:color w:val="000000" w:themeColor="text1"/>
        </w:rPr>
        <w:t xml:space="preserve"> </w:t>
      </w:r>
      <w:r w:rsidR="00011204">
        <w:rPr>
          <w:color w:val="000000" w:themeColor="text1"/>
        </w:rPr>
        <w:t>195.3</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57.11 sargasso;</w:t>
      </w:r>
      <w:r w:rsidR="00011204" w:rsidRPr="00011204">
        <w:rPr>
          <w:color w:val="000000" w:themeColor="text1"/>
        </w:rPr>
        <w:t xml:space="preserve"> </w:t>
      </w:r>
      <w:r w:rsidR="00011204" w:rsidRPr="006E17DF">
        <w:rPr>
          <w:i/>
          <w:iCs/>
          <w:color w:val="000000" w:themeColor="text1"/>
        </w:rPr>
        <w:t>d</w:t>
      </w:r>
      <w:r w:rsidR="00011204">
        <w:rPr>
          <w:color w:val="000000" w:themeColor="text1"/>
        </w:rPr>
        <w:t>=1.49)</w:t>
      </w:r>
      <w:r w:rsidR="003604D4">
        <w:rPr>
          <w:color w:val="000000" w:themeColor="text1"/>
        </w:rPr>
        <w:t>(Fig. 7</w:t>
      </w:r>
      <w:r w:rsidR="0027157D">
        <w:rPr>
          <w:color w:val="000000" w:themeColor="text1"/>
        </w:rPr>
        <w:t xml:space="preserve">A, C, </w:t>
      </w:r>
      <w:r w:rsidR="003604D4">
        <w:rPr>
          <w:color w:val="000000" w:themeColor="text1"/>
        </w:rPr>
        <w:t>E)</w:t>
      </w:r>
      <w:r w:rsidR="0023761E">
        <w:rPr>
          <w:color w:val="000000" w:themeColor="text1"/>
        </w:rPr>
        <w:t xml:space="preserve"> </w:t>
      </w:r>
      <w:r w:rsidR="006F3764">
        <w:rPr>
          <w:color w:val="000000" w:themeColor="text1"/>
        </w:rPr>
        <w:t xml:space="preserve">but only 1 amphipod was found in a control plot </w:t>
      </w:r>
      <w:r w:rsidR="00451157">
        <w:rPr>
          <w:color w:val="000000" w:themeColor="text1"/>
        </w:rPr>
        <w:t>in November 2022</w:t>
      </w:r>
      <w:r w:rsidR="003604D4">
        <w:rPr>
          <w:color w:val="000000" w:themeColor="text1"/>
        </w:rPr>
        <w:t xml:space="preserve"> (Fig. 7A)</w:t>
      </w:r>
      <w:r w:rsidR="00C743E7">
        <w:rPr>
          <w:color w:val="000000" w:themeColor="text1"/>
        </w:rPr>
        <w:t xml:space="preserve"> </w:t>
      </w:r>
      <w:r w:rsidR="006F3764">
        <w:rPr>
          <w:color w:val="000000" w:themeColor="text1"/>
        </w:rPr>
        <w:t>and 1 in a sargasso plot in</w:t>
      </w:r>
      <w:r w:rsidR="002431FC">
        <w:rPr>
          <w:color w:val="000000" w:themeColor="text1"/>
        </w:rPr>
        <w:t xml:space="preserve"> </w:t>
      </w:r>
      <w:r w:rsidR="00A606B3">
        <w:rPr>
          <w:color w:val="000000" w:themeColor="text1"/>
        </w:rPr>
        <w:t>March 2023</w:t>
      </w:r>
      <w:r w:rsidR="003604D4">
        <w:rPr>
          <w:color w:val="000000" w:themeColor="text1"/>
        </w:rPr>
        <w:t xml:space="preserve"> (Fig. 7C)</w:t>
      </w:r>
      <w:r w:rsidR="006F3764">
        <w:rPr>
          <w:color w:val="000000" w:themeColor="text1"/>
        </w:rPr>
        <w:t xml:space="preserve">. </w:t>
      </w:r>
      <w:r w:rsidR="001E02C4">
        <w:rPr>
          <w:color w:val="000000" w:themeColor="text1"/>
        </w:rPr>
        <w:t>Arachnid</w:t>
      </w:r>
      <w:r w:rsidR="00187810">
        <w:rPr>
          <w:color w:val="000000" w:themeColor="text1"/>
        </w:rPr>
        <w:t xml:space="preserve">s were more abundant on sargasso </w:t>
      </w:r>
      <w:r w:rsidR="001E02C4">
        <w:rPr>
          <w:color w:val="000000" w:themeColor="text1"/>
        </w:rPr>
        <w:t xml:space="preserve">plots </w:t>
      </w:r>
      <w:r w:rsidR="00011204">
        <w:rPr>
          <w:color w:val="000000" w:themeColor="text1"/>
        </w:rPr>
        <w:t>i</w:t>
      </w:r>
      <w:r w:rsidR="00604798">
        <w:rPr>
          <w:color w:val="000000" w:themeColor="text1"/>
        </w:rPr>
        <w:t>n</w:t>
      </w:r>
      <w:r w:rsidR="001E02C4">
        <w:rPr>
          <w:color w:val="000000" w:themeColor="text1"/>
        </w:rPr>
        <w:t xml:space="preserve"> August 2022</w:t>
      </w:r>
      <w:r w:rsidR="0023761E">
        <w:rPr>
          <w:color w:val="000000" w:themeColor="text1"/>
        </w:rPr>
        <w:t xml:space="preserve"> (</w:t>
      </w:r>
      <w:r w:rsidR="0027157D">
        <w:rPr>
          <w:color w:val="000000" w:themeColor="text1"/>
        </w:rPr>
        <w:t xml:space="preserve"> </w:t>
      </w:r>
      <w:r w:rsidR="0023761E">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0.26 controls</w:t>
      </w:r>
      <w:r w:rsidR="0027157D">
        <w:rPr>
          <w:color w:val="000000" w:themeColor="text1"/>
        </w:rPr>
        <w:t xml:space="preserve">, </w:t>
      </w:r>
      <w:r w:rsidR="0027157D">
        <w:rPr>
          <w:color w:val="000000" w:themeColor="text1"/>
        </w:rPr>
        <w:t xml:space="preserve">1.90 </w:t>
      </w:r>
      <w:r w:rsidR="0027157D" w:rsidRPr="00026DB9">
        <w:rPr>
          <w:color w:val="000000"/>
        </w:rPr>
        <w:sym w:font="Symbol" w:char="F0B1"/>
      </w:r>
      <w:r w:rsidR="0027157D">
        <w:rPr>
          <w:color w:val="000000"/>
        </w:rPr>
        <w:t xml:space="preserve"> </w:t>
      </w:r>
      <w:r w:rsidR="0027157D">
        <w:rPr>
          <w:color w:val="000000" w:themeColor="text1"/>
        </w:rPr>
        <w:t>0.51 sargasso</w:t>
      </w:r>
      <w:r w:rsidR="0023761E">
        <w:rPr>
          <w:color w:val="000000" w:themeColor="text1"/>
        </w:rPr>
        <w:t xml:space="preserve">; </w:t>
      </w:r>
      <w:r w:rsidR="0023761E" w:rsidRPr="006E17DF">
        <w:rPr>
          <w:i/>
          <w:iCs/>
          <w:color w:val="000000" w:themeColor="text1"/>
        </w:rPr>
        <w:t>d</w:t>
      </w:r>
      <w:r w:rsidR="0023761E">
        <w:rPr>
          <w:color w:val="000000" w:themeColor="text1"/>
        </w:rPr>
        <w:t>=0.95)</w:t>
      </w:r>
      <w:r w:rsidR="00604798">
        <w:rPr>
          <w:color w:val="000000" w:themeColor="text1"/>
        </w:rPr>
        <w:t xml:space="preserve">, </w:t>
      </w:r>
      <w:r w:rsidR="00187810">
        <w:rPr>
          <w:color w:val="000000" w:themeColor="text1"/>
        </w:rPr>
        <w:t xml:space="preserve">and </w:t>
      </w:r>
      <w:r w:rsidR="000152BD">
        <w:rPr>
          <w:color w:val="000000" w:themeColor="text1"/>
        </w:rPr>
        <w:t>were</w:t>
      </w:r>
      <w:r w:rsidR="00187810">
        <w:rPr>
          <w:color w:val="000000" w:themeColor="text1"/>
        </w:rPr>
        <w:t xml:space="preserve"> less abundant in</w:t>
      </w:r>
      <w:r w:rsidR="00604798">
        <w:rPr>
          <w:color w:val="000000" w:themeColor="text1"/>
        </w:rPr>
        <w:t xml:space="preserve"> November 2022 (</w:t>
      </w:r>
      <w:r w:rsidR="0027157D">
        <w:rPr>
          <w:color w:val="000000" w:themeColor="text1"/>
        </w:rPr>
        <w:t xml:space="preserve">1.00 </w:t>
      </w:r>
      <w:r w:rsidR="0027157D" w:rsidRPr="00026DB9">
        <w:rPr>
          <w:color w:val="000000"/>
        </w:rPr>
        <w:sym w:font="Symbol" w:char="F0B1"/>
      </w:r>
      <w:r w:rsidR="0027157D">
        <w:rPr>
          <w:color w:val="000000"/>
        </w:rPr>
        <w:t xml:space="preserve"> </w:t>
      </w:r>
      <w:r w:rsidR="0027157D">
        <w:rPr>
          <w:color w:val="000000" w:themeColor="text1"/>
        </w:rPr>
        <w:t>0.26 control</w:t>
      </w:r>
      <w:r w:rsidR="0027157D">
        <w:rPr>
          <w:color w:val="000000" w:themeColor="text1"/>
        </w:rPr>
        <w:t xml:space="preserve">, </w:t>
      </w:r>
      <w:r w:rsidR="00011204">
        <w:rPr>
          <w:color w:val="000000" w:themeColor="text1"/>
        </w:rPr>
        <w:t>0.6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16 sargasso</w:t>
      </w:r>
      <w:r w:rsidR="0027157D">
        <w:rPr>
          <w:color w:val="000000" w:themeColor="text1"/>
        </w:rPr>
        <w:t xml:space="preserve"> </w:t>
      </w:r>
      <w:r w:rsidR="006E17DF">
        <w:rPr>
          <w:color w:val="000000" w:themeColor="text1"/>
        </w:rPr>
        <w:t xml:space="preserve">, </w:t>
      </w:r>
      <w:r w:rsidR="006E17DF">
        <w:rPr>
          <w:i/>
          <w:iCs/>
          <w:color w:val="000000" w:themeColor="text1"/>
        </w:rPr>
        <w:t>d</w:t>
      </w:r>
      <w:r w:rsidR="007024E7">
        <w:rPr>
          <w:color w:val="000000" w:themeColor="text1"/>
        </w:rPr>
        <w:t>=-0.59</w:t>
      </w:r>
      <w:r w:rsidR="00604798">
        <w:rPr>
          <w:color w:val="000000" w:themeColor="text1"/>
        </w:rPr>
        <w:t>) and March 2023 (</w:t>
      </w:r>
      <w:r w:rsidR="0027157D">
        <w:rPr>
          <w:color w:val="000000" w:themeColor="text1"/>
        </w:rPr>
        <w:t xml:space="preserve">1.60 </w:t>
      </w:r>
      <w:r w:rsidR="0027157D" w:rsidRPr="00026DB9">
        <w:rPr>
          <w:color w:val="000000"/>
        </w:rPr>
        <w:sym w:font="Symbol" w:char="F0B1"/>
      </w:r>
      <w:r w:rsidR="0027157D">
        <w:rPr>
          <w:color w:val="000000"/>
        </w:rPr>
        <w:t xml:space="preserve"> </w:t>
      </w:r>
      <w:r w:rsidR="0027157D">
        <w:rPr>
          <w:color w:val="000000" w:themeColor="text1"/>
        </w:rPr>
        <w:t>0.43 control</w:t>
      </w:r>
      <w:r w:rsidR="0027157D">
        <w:rPr>
          <w:color w:val="000000" w:themeColor="text1"/>
        </w:rPr>
        <w:t xml:space="preserve">, </w:t>
      </w:r>
      <w:r w:rsidR="00011204">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26 sargasso,</w:t>
      </w:r>
      <w:r w:rsidR="0027157D">
        <w:rPr>
          <w:color w:val="000000" w:themeColor="text1"/>
        </w:rPr>
        <w:t>=</w:t>
      </w:r>
      <w:r w:rsidR="00011204">
        <w:rPr>
          <w:color w:val="000000" w:themeColor="text1"/>
        </w:rPr>
        <w:t>;</w:t>
      </w:r>
      <w:r w:rsidR="0023761E">
        <w:rPr>
          <w:color w:val="000000" w:themeColor="text1"/>
        </w:rPr>
        <w:t xml:space="preserve"> </w:t>
      </w:r>
      <w:r w:rsidR="00604798" w:rsidRPr="006E17DF">
        <w:rPr>
          <w:i/>
          <w:iCs/>
          <w:color w:val="000000" w:themeColor="text1"/>
        </w:rPr>
        <w:t>d</w:t>
      </w:r>
      <w:r w:rsidR="00604798">
        <w:rPr>
          <w:color w:val="000000" w:themeColor="text1"/>
        </w:rPr>
        <w:t>=-0.80)</w:t>
      </w:r>
      <w:r w:rsidR="0027157D" w:rsidRPr="0027157D">
        <w:rPr>
          <w:color w:val="000000" w:themeColor="text1"/>
        </w:rPr>
        <w:t xml:space="preserve"> </w:t>
      </w:r>
      <w:r w:rsidR="0027157D">
        <w:rPr>
          <w:color w:val="000000" w:themeColor="text1"/>
        </w:rPr>
        <w:t>(Fig. 7A, C, E)</w:t>
      </w:r>
      <w:r w:rsidR="00604798">
        <w:rPr>
          <w:color w:val="000000" w:themeColor="text1"/>
        </w:rPr>
        <w:t xml:space="preserve">. </w:t>
      </w:r>
      <w:r w:rsidR="00783E58">
        <w:rPr>
          <w:color w:val="000000" w:themeColor="text1"/>
        </w:rPr>
        <w:t xml:space="preserve">The effect of sargasso on </w:t>
      </w:r>
      <w:proofErr w:type="spellStart"/>
      <w:r w:rsidR="0023761E">
        <w:rPr>
          <w:color w:val="000000" w:themeColor="text1"/>
        </w:rPr>
        <w:t>hymenoptera</w:t>
      </w:r>
      <w:proofErr w:type="spellEnd"/>
      <w:r w:rsidR="0023761E">
        <w:rPr>
          <w:color w:val="000000" w:themeColor="text1"/>
        </w:rPr>
        <w:t xml:space="preserve"> </w:t>
      </w:r>
      <w:r w:rsidR="00783E58">
        <w:rPr>
          <w:color w:val="000000" w:themeColor="text1"/>
        </w:rPr>
        <w:t xml:space="preserve">abundance at the beach was initially small </w:t>
      </w:r>
      <w:r w:rsidR="00187810">
        <w:rPr>
          <w:color w:val="000000" w:themeColor="text1"/>
        </w:rPr>
        <w:t>in</w:t>
      </w:r>
      <w:r w:rsidR="00783E58">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w:t>
      </w:r>
      <w:r w:rsidR="0027157D">
        <w:rPr>
          <w:color w:val="000000" w:themeColor="text1"/>
        </w:rPr>
        <w:t>1.94</w:t>
      </w:r>
      <w:r w:rsidR="0027157D">
        <w:rPr>
          <w:color w:val="000000" w:themeColor="text1"/>
        </w:rPr>
        <w:t xml:space="preserve"> control, </w:t>
      </w:r>
      <w:r w:rsidR="0023761E">
        <w:rPr>
          <w:color w:val="000000" w:themeColor="text1"/>
        </w:rPr>
        <w:t>3.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1.94 sargasso</w:t>
      </w:r>
      <w:r w:rsidR="00011204">
        <w:rPr>
          <w:color w:val="000000" w:themeColor="text1"/>
        </w:rPr>
        <w:t xml:space="preserve">; </w:t>
      </w:r>
      <w:r w:rsidR="00011204" w:rsidRPr="006E17DF">
        <w:rPr>
          <w:i/>
          <w:iCs/>
          <w:color w:val="000000" w:themeColor="text1"/>
        </w:rPr>
        <w:t>d</w:t>
      </w:r>
      <w:r w:rsidR="0023761E">
        <w:rPr>
          <w:color w:val="000000" w:themeColor="text1"/>
        </w:rPr>
        <w:t>= 0.35</w:t>
      </w:r>
      <w:r w:rsidR="00011204">
        <w:rPr>
          <w:color w:val="000000" w:themeColor="text1"/>
        </w:rPr>
        <w:t>)</w:t>
      </w:r>
      <w:r w:rsidR="00783E58">
        <w:rPr>
          <w:color w:val="000000" w:themeColor="text1"/>
        </w:rPr>
        <w:t>, medium in November 2022</w:t>
      </w:r>
      <w:r w:rsidR="0023761E">
        <w:rPr>
          <w:color w:val="000000" w:themeColor="text1"/>
        </w:rPr>
        <w:t xml:space="preserve"> </w:t>
      </w:r>
      <w:r w:rsidR="00011204">
        <w:rPr>
          <w:color w:val="000000" w:themeColor="text1"/>
        </w:rPr>
        <w:t>(</w:t>
      </w:r>
      <w:r w:rsidR="0027157D">
        <w:rPr>
          <w:color w:val="000000" w:themeColor="text1"/>
        </w:rPr>
        <w:t xml:space="preserve">0.70 </w:t>
      </w:r>
      <w:r w:rsidR="0027157D" w:rsidRPr="00026DB9">
        <w:rPr>
          <w:color w:val="000000"/>
        </w:rPr>
        <w:sym w:font="Symbol" w:char="F0B1"/>
      </w:r>
      <w:r w:rsidR="0027157D">
        <w:rPr>
          <w:color w:val="000000"/>
        </w:rPr>
        <w:t xml:space="preserve"> </w:t>
      </w:r>
      <w:r w:rsidR="0027157D">
        <w:rPr>
          <w:color w:val="000000" w:themeColor="text1"/>
        </w:rPr>
        <w:t>0.40 control</w:t>
      </w:r>
      <w:r w:rsidR="0027157D">
        <w:rPr>
          <w:color w:val="000000" w:themeColor="text1"/>
        </w:rPr>
        <w:t xml:space="preserve">, </w:t>
      </w:r>
      <w:r w:rsidR="00FA631F">
        <w:rPr>
          <w:color w:val="000000" w:themeColor="text1"/>
        </w:rPr>
        <w:t>16.7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10.55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8</w:t>
      </w:r>
      <w:r w:rsidR="00011204">
        <w:rPr>
          <w:color w:val="000000" w:themeColor="text1"/>
        </w:rPr>
        <w:t>)</w:t>
      </w:r>
      <w:r w:rsidR="00783E58">
        <w:rPr>
          <w:color w:val="000000" w:themeColor="text1"/>
        </w:rPr>
        <w:t xml:space="preserve"> and </w:t>
      </w:r>
      <w:r w:rsidR="006F3764">
        <w:rPr>
          <w:color w:val="000000" w:themeColor="text1"/>
        </w:rPr>
        <w:t xml:space="preserve">medium in </w:t>
      </w:r>
      <w:r w:rsidR="00011204">
        <w:rPr>
          <w:color w:val="000000" w:themeColor="text1"/>
        </w:rPr>
        <w:t>March 2023</w:t>
      </w:r>
      <w:r w:rsidR="00187810">
        <w:rPr>
          <w:color w:val="000000" w:themeColor="text1"/>
        </w:rPr>
        <w:t xml:space="preserve"> </w:t>
      </w:r>
      <w:r w:rsidR="00011204">
        <w:rPr>
          <w:color w:val="000000" w:themeColor="text1"/>
        </w:rPr>
        <w:t>(</w:t>
      </w:r>
      <w:r w:rsidR="00FA631F">
        <w:rPr>
          <w:color w:val="000000" w:themeColor="text1"/>
        </w:rPr>
        <w:t>5.9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3.26</w:t>
      </w:r>
      <w:r w:rsidR="0027157D">
        <w:rPr>
          <w:color w:val="000000" w:themeColor="text1"/>
        </w:rPr>
        <w:t xml:space="preserve">, </w:t>
      </w:r>
      <w:r w:rsidR="0027157D">
        <w:rPr>
          <w:color w:val="000000" w:themeColor="text1"/>
        </w:rPr>
        <w:t xml:space="preserve">12.80 </w:t>
      </w:r>
      <w:r w:rsidR="0027157D" w:rsidRPr="00026DB9">
        <w:rPr>
          <w:color w:val="000000"/>
        </w:rPr>
        <w:sym w:font="Symbol" w:char="F0B1"/>
      </w:r>
      <w:r w:rsidR="0027157D">
        <w:rPr>
          <w:color w:val="000000"/>
        </w:rPr>
        <w:t xml:space="preserve"> </w:t>
      </w:r>
      <w:r w:rsidR="0027157D">
        <w:rPr>
          <w:color w:val="000000" w:themeColor="text1"/>
        </w:rPr>
        <w:t>3.62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3</w:t>
      </w:r>
      <w:r w:rsidR="00011204">
        <w:rPr>
          <w:color w:val="000000" w:themeColor="text1"/>
        </w:rPr>
        <w:t>)</w:t>
      </w:r>
      <w:r w:rsidR="0027157D" w:rsidRPr="0027157D">
        <w:rPr>
          <w:color w:val="000000" w:themeColor="text1"/>
        </w:rPr>
        <w:t xml:space="preserve"> </w:t>
      </w:r>
      <w:r w:rsidR="0027157D">
        <w:rPr>
          <w:color w:val="000000" w:themeColor="text1"/>
        </w:rPr>
        <w:t>(Fig. 7A, C, E).</w:t>
      </w:r>
    </w:p>
    <w:p w14:paraId="6EFC3AE3" w14:textId="238FFCD1" w:rsidR="00AD3944" w:rsidRDefault="00AD3944" w:rsidP="00876BFB">
      <w:pPr>
        <w:spacing w:line="480" w:lineRule="auto"/>
        <w:jc w:val="both"/>
        <w:rPr>
          <w:color w:val="000000" w:themeColor="text1"/>
        </w:rPr>
      </w:pPr>
      <w:r>
        <w:rPr>
          <w:color w:val="000000" w:themeColor="text1"/>
        </w:rPr>
        <w:tab/>
      </w:r>
      <w:r w:rsidR="007B529A">
        <w:rPr>
          <w:color w:val="000000" w:themeColor="text1"/>
        </w:rPr>
        <w:t>No amphipods were found in forest pitfall traps during any of the sampling periods</w:t>
      </w:r>
      <w:r w:rsidR="0013538D">
        <w:rPr>
          <w:color w:val="000000" w:themeColor="text1"/>
        </w:rPr>
        <w:t xml:space="preserve"> (Fig. 7</w:t>
      </w:r>
      <w:r w:rsidR="003604D4">
        <w:rPr>
          <w:color w:val="000000" w:themeColor="text1"/>
        </w:rPr>
        <w:t xml:space="preserve"> B</w:t>
      </w:r>
      <w:r w:rsidR="0027157D">
        <w:rPr>
          <w:color w:val="000000" w:themeColor="text1"/>
        </w:rPr>
        <w:t>, D</w:t>
      </w:r>
      <w:r w:rsidR="0013538D">
        <w:rPr>
          <w:color w:val="000000" w:themeColor="text1"/>
        </w:rPr>
        <w:t>)</w:t>
      </w:r>
      <w:r w:rsidR="007B529A">
        <w:rPr>
          <w:color w:val="000000" w:themeColor="text1"/>
        </w:rPr>
        <w:t xml:space="preserve">. </w:t>
      </w:r>
      <w:r w:rsidR="00803B31">
        <w:rPr>
          <w:color w:val="000000" w:themeColor="text1"/>
        </w:rPr>
        <w:t>Sargass</w:t>
      </w:r>
      <w:r w:rsidR="006F3764">
        <w:rPr>
          <w:color w:val="000000" w:themeColor="text1"/>
        </w:rPr>
        <w:t>o</w:t>
      </w:r>
      <w:r w:rsidR="00803B31">
        <w:rPr>
          <w:color w:val="000000" w:themeColor="text1"/>
        </w:rPr>
        <w:t xml:space="preserve"> addition had negligible effects on arachnid abundance in August</w:t>
      </w:r>
      <w:r w:rsidR="009F2F92">
        <w:rPr>
          <w:color w:val="000000" w:themeColor="text1"/>
        </w:rPr>
        <w:t xml:space="preserve"> 2022 (</w:t>
      </w:r>
      <w:r w:rsidR="009F2F92">
        <w:rPr>
          <w:color w:val="000000"/>
        </w:rPr>
        <w:t xml:space="preserve">0.67 </w:t>
      </w:r>
      <w:r w:rsidR="009F2F92" w:rsidRPr="00026DB9">
        <w:rPr>
          <w:color w:val="000000"/>
        </w:rPr>
        <w:sym w:font="Symbol" w:char="F0B1"/>
      </w:r>
      <w:r w:rsidR="009F2F92">
        <w:rPr>
          <w:color w:val="000000"/>
        </w:rPr>
        <w:t xml:space="preserve"> 0.49 control</w:t>
      </w:r>
      <w:r w:rsidR="0027157D">
        <w:rPr>
          <w:color w:val="000000"/>
        </w:rPr>
        <w:t xml:space="preserve">, </w:t>
      </w:r>
      <w:r w:rsidR="0027157D">
        <w:rPr>
          <w:color w:val="000000" w:themeColor="text1"/>
        </w:rPr>
        <w:t xml:space="preserve">0.67 </w:t>
      </w:r>
      <w:r w:rsidR="0027157D" w:rsidRPr="00026DB9">
        <w:rPr>
          <w:color w:val="000000"/>
        </w:rPr>
        <w:sym w:font="Symbol" w:char="F0B1"/>
      </w:r>
      <w:r w:rsidR="0027157D">
        <w:rPr>
          <w:color w:val="000000"/>
        </w:rPr>
        <w:t xml:space="preserve"> 0.33 </w:t>
      </w:r>
      <w:proofErr w:type="gramStart"/>
      <w:r w:rsidR="0027157D">
        <w:rPr>
          <w:color w:val="000000"/>
        </w:rPr>
        <w:t>sargasso,</w:t>
      </w:r>
      <w:r w:rsidR="009F2F92">
        <w:rPr>
          <w:color w:val="000000"/>
        </w:rPr>
        <w:t>;</w:t>
      </w:r>
      <w:proofErr w:type="gramEnd"/>
      <w:r w:rsidR="009F2F92">
        <w:rPr>
          <w:color w:val="000000"/>
        </w:rPr>
        <w:t xml:space="preserve"> </w:t>
      </w:r>
      <w:r w:rsidR="009F2F92">
        <w:rPr>
          <w:i/>
          <w:iCs/>
          <w:color w:val="000000"/>
        </w:rPr>
        <w:t>d</w:t>
      </w:r>
      <w:r w:rsidR="009F2F92">
        <w:rPr>
          <w:color w:val="000000"/>
        </w:rPr>
        <w:t>=0</w:t>
      </w:r>
      <w:r w:rsidR="009F2F92">
        <w:rPr>
          <w:color w:val="000000" w:themeColor="text1"/>
        </w:rPr>
        <w:t>)</w:t>
      </w:r>
      <w:r w:rsidR="00803B31">
        <w:rPr>
          <w:color w:val="000000" w:themeColor="text1"/>
        </w:rPr>
        <w:t xml:space="preserve"> and November 2022</w:t>
      </w:r>
      <w:r w:rsidR="006E17DF">
        <w:rPr>
          <w:color w:val="000000" w:themeColor="text1"/>
        </w:rPr>
        <w:t xml:space="preserve"> (</w:t>
      </w:r>
      <w:r w:rsidR="009F2F92">
        <w:rPr>
          <w:color w:val="000000"/>
        </w:rPr>
        <w:t xml:space="preserve">1.20 </w:t>
      </w:r>
      <w:r w:rsidR="009F2F92" w:rsidRPr="00026DB9">
        <w:rPr>
          <w:color w:val="000000"/>
        </w:rPr>
        <w:sym w:font="Symbol" w:char="F0B1"/>
      </w:r>
      <w:r w:rsidR="009F2F92">
        <w:rPr>
          <w:color w:val="000000"/>
        </w:rPr>
        <w:t xml:space="preserve"> 0.33 control</w:t>
      </w:r>
      <w:r w:rsidR="0027157D">
        <w:rPr>
          <w:color w:val="000000"/>
        </w:rPr>
        <w:t xml:space="preserve">, </w:t>
      </w:r>
      <w:r w:rsidR="0027157D">
        <w:rPr>
          <w:color w:val="000000" w:themeColor="text1"/>
        </w:rPr>
        <w:t xml:space="preserve">1.30 </w:t>
      </w:r>
      <w:r w:rsidR="0027157D" w:rsidRPr="00026DB9">
        <w:rPr>
          <w:color w:val="000000"/>
        </w:rPr>
        <w:sym w:font="Symbol" w:char="F0B1"/>
      </w:r>
      <w:r w:rsidR="0027157D">
        <w:rPr>
          <w:color w:val="000000"/>
        </w:rPr>
        <w:t xml:space="preserve">  0.26 sargasso</w:t>
      </w:r>
      <w:r w:rsidR="009F2F92">
        <w:rPr>
          <w:color w:val="000000"/>
        </w:rPr>
        <w:t>;</w:t>
      </w:r>
      <w:r w:rsidR="006E17DF">
        <w:rPr>
          <w:color w:val="000000" w:themeColor="text1"/>
        </w:rPr>
        <w:t xml:space="preserve"> </w:t>
      </w:r>
      <w:r w:rsidR="006E17DF" w:rsidRPr="006E17DF">
        <w:rPr>
          <w:i/>
          <w:iCs/>
          <w:color w:val="000000" w:themeColor="text1"/>
        </w:rPr>
        <w:t>d</w:t>
      </w:r>
      <w:r w:rsidR="006E17DF">
        <w:rPr>
          <w:color w:val="000000" w:themeColor="text1"/>
        </w:rPr>
        <w:t>=0.1</w:t>
      </w:r>
      <w:r w:rsidR="009F2F92">
        <w:rPr>
          <w:color w:val="000000" w:themeColor="text1"/>
        </w:rPr>
        <w:t>1</w:t>
      </w:r>
      <w:r w:rsidR="006E17DF">
        <w:rPr>
          <w:color w:val="000000" w:themeColor="text1"/>
        </w:rPr>
        <w:t>)</w:t>
      </w:r>
      <w:r w:rsidR="00803B31">
        <w:rPr>
          <w:color w:val="000000" w:themeColor="text1"/>
        </w:rPr>
        <w:t xml:space="preserve"> and a small but negative effect in March 2023 (0.60</w:t>
      </w:r>
      <w:r w:rsidR="009F2F92">
        <w:rPr>
          <w:color w:val="000000" w:themeColor="text1"/>
        </w:rPr>
        <w:t xml:space="preserve"> </w:t>
      </w:r>
      <w:r w:rsidR="009F2F92" w:rsidRPr="00026DB9">
        <w:rPr>
          <w:color w:val="000000"/>
        </w:rPr>
        <w:sym w:font="Symbol" w:char="F0B1"/>
      </w:r>
      <w:r w:rsidR="009F2F92">
        <w:rPr>
          <w:color w:val="000000"/>
        </w:rPr>
        <w:t xml:space="preserve"> </w:t>
      </w:r>
      <w:r w:rsidR="00803B31">
        <w:rPr>
          <w:color w:val="000000" w:themeColor="text1"/>
        </w:rPr>
        <w:t>0.27</w:t>
      </w:r>
      <w:r w:rsidR="0027157D">
        <w:rPr>
          <w:color w:val="000000" w:themeColor="text1"/>
        </w:rPr>
        <w:t xml:space="preserve">, </w:t>
      </w:r>
      <w:r w:rsidR="0027157D">
        <w:rPr>
          <w:color w:val="000000" w:themeColor="text1"/>
        </w:rPr>
        <w:t xml:space="preserve">0.40 </w:t>
      </w:r>
      <w:r w:rsidR="0027157D" w:rsidRPr="00026DB9">
        <w:rPr>
          <w:color w:val="000000"/>
        </w:rPr>
        <w:sym w:font="Symbol" w:char="F0B1"/>
      </w:r>
      <w:r w:rsidR="0027157D">
        <w:rPr>
          <w:color w:val="000000"/>
        </w:rPr>
        <w:t xml:space="preserve"> </w:t>
      </w:r>
      <w:r w:rsidR="0027157D">
        <w:rPr>
          <w:color w:val="000000" w:themeColor="text1"/>
        </w:rPr>
        <w:t>0.16 sargasso</w:t>
      </w:r>
      <w:r w:rsidR="00803B31">
        <w:rPr>
          <w:color w:val="000000" w:themeColor="text1"/>
        </w:rPr>
        <w:t xml:space="preserve">; </w:t>
      </w:r>
      <w:r w:rsidR="00803B31" w:rsidRPr="006E17DF">
        <w:rPr>
          <w:i/>
          <w:iCs/>
          <w:color w:val="000000" w:themeColor="text1"/>
        </w:rPr>
        <w:t>d</w:t>
      </w:r>
      <w:r w:rsidR="00803B31">
        <w:rPr>
          <w:color w:val="000000" w:themeColor="text1"/>
        </w:rPr>
        <w:t>=-0.29)</w:t>
      </w:r>
      <w:r w:rsidR="0027157D">
        <w:rPr>
          <w:color w:val="000000" w:themeColor="text1"/>
        </w:rPr>
        <w:t xml:space="preserve"> (Fig. 7B, D, F)</w:t>
      </w:r>
      <w:r w:rsidR="00803B31">
        <w:rPr>
          <w:color w:val="000000" w:themeColor="text1"/>
        </w:rPr>
        <w:t>.</w:t>
      </w:r>
      <w:r w:rsidR="001632B7">
        <w:rPr>
          <w:color w:val="000000" w:themeColor="text1"/>
        </w:rPr>
        <w:t xml:space="preserve"> Sargasso effects on </w:t>
      </w:r>
      <w:proofErr w:type="spellStart"/>
      <w:r w:rsidR="001632B7">
        <w:rPr>
          <w:color w:val="000000" w:themeColor="text1"/>
        </w:rPr>
        <w:t>hymenoptera</w:t>
      </w:r>
      <w:proofErr w:type="spellEnd"/>
      <w:r w:rsidR="001632B7">
        <w:rPr>
          <w:color w:val="000000" w:themeColor="text1"/>
        </w:rPr>
        <w:t xml:space="preserve"> in the forest were also negligible in August </w:t>
      </w:r>
      <w:r w:rsidR="009F2F92">
        <w:rPr>
          <w:color w:val="000000" w:themeColor="text1"/>
        </w:rPr>
        <w:t>2022 (</w:t>
      </w:r>
      <w:r w:rsidR="0027157D">
        <w:rPr>
          <w:color w:val="000000"/>
        </w:rPr>
        <w:t xml:space="preserve">1.67 </w:t>
      </w:r>
      <w:r w:rsidR="0027157D" w:rsidRPr="00026DB9">
        <w:rPr>
          <w:color w:val="000000"/>
        </w:rPr>
        <w:sym w:font="Symbol" w:char="F0B1"/>
      </w:r>
      <w:r w:rsidR="0027157D">
        <w:rPr>
          <w:color w:val="000000"/>
        </w:rPr>
        <w:t xml:space="preserve"> 0.61 control</w:t>
      </w:r>
      <w:r w:rsidR="0027157D">
        <w:rPr>
          <w:color w:val="000000" w:themeColor="text1"/>
        </w:rPr>
        <w:t xml:space="preserve">, </w:t>
      </w:r>
      <w:r w:rsidR="00C06108">
        <w:rPr>
          <w:color w:val="000000" w:themeColor="text1"/>
        </w:rPr>
        <w:t xml:space="preserve">2.11 </w:t>
      </w:r>
      <w:r w:rsidR="00C06108" w:rsidRPr="00026DB9">
        <w:rPr>
          <w:color w:val="000000"/>
        </w:rPr>
        <w:sym w:font="Symbol" w:char="F0B1"/>
      </w:r>
      <w:r w:rsidR="00C06108">
        <w:rPr>
          <w:color w:val="000000"/>
        </w:rPr>
        <w:t xml:space="preserve"> 1.20 sargasso; </w:t>
      </w:r>
      <w:r w:rsidR="00C06108">
        <w:rPr>
          <w:i/>
          <w:iCs/>
          <w:color w:val="000000"/>
        </w:rPr>
        <w:t>d</w:t>
      </w:r>
      <w:r w:rsidR="00C06108">
        <w:rPr>
          <w:color w:val="000000"/>
        </w:rPr>
        <w:t>= 0.15</w:t>
      </w:r>
      <w:r w:rsidR="009F2F92">
        <w:rPr>
          <w:color w:val="000000" w:themeColor="text1"/>
        </w:rPr>
        <w:t>)</w:t>
      </w:r>
      <w:r w:rsidR="00C06108">
        <w:rPr>
          <w:color w:val="000000" w:themeColor="text1"/>
        </w:rPr>
        <w:t xml:space="preserve"> </w:t>
      </w:r>
      <w:r w:rsidR="001632B7">
        <w:rPr>
          <w:color w:val="000000" w:themeColor="text1"/>
        </w:rPr>
        <w:t>and November 2022</w:t>
      </w:r>
      <w:r w:rsidR="00C06108">
        <w:rPr>
          <w:color w:val="000000" w:themeColor="text1"/>
        </w:rPr>
        <w:t xml:space="preserve"> (</w:t>
      </w:r>
      <w:r w:rsidR="00C06108">
        <w:rPr>
          <w:color w:val="000000"/>
        </w:rPr>
        <w:t xml:space="preserve">5.20 </w:t>
      </w:r>
      <w:r w:rsidR="00C06108" w:rsidRPr="00026DB9">
        <w:rPr>
          <w:color w:val="000000"/>
        </w:rPr>
        <w:sym w:font="Symbol" w:char="F0B1"/>
      </w:r>
      <w:r w:rsidR="00C06108">
        <w:rPr>
          <w:color w:val="000000"/>
        </w:rPr>
        <w:t xml:space="preserve"> 1.60 control</w:t>
      </w:r>
      <w:r w:rsidR="0027157D">
        <w:rPr>
          <w:color w:val="000000"/>
        </w:rPr>
        <w:t xml:space="preserve">, </w:t>
      </w:r>
      <w:r w:rsidR="0027157D">
        <w:rPr>
          <w:color w:val="000000" w:themeColor="text1"/>
        </w:rPr>
        <w:t xml:space="preserve">5 </w:t>
      </w:r>
      <w:r w:rsidR="0027157D" w:rsidRPr="00026DB9">
        <w:rPr>
          <w:color w:val="000000"/>
        </w:rPr>
        <w:sym w:font="Symbol" w:char="F0B1"/>
      </w:r>
      <w:r w:rsidR="0027157D">
        <w:rPr>
          <w:color w:val="000000"/>
        </w:rPr>
        <w:t xml:space="preserve"> 1.53 sargasso</w:t>
      </w:r>
      <w:r w:rsidR="00C06108">
        <w:rPr>
          <w:color w:val="000000"/>
        </w:rPr>
        <w:t xml:space="preserve">; </w:t>
      </w:r>
      <w:r w:rsidR="00C06108">
        <w:rPr>
          <w:i/>
          <w:iCs/>
          <w:color w:val="000000"/>
        </w:rPr>
        <w:t>d</w:t>
      </w:r>
      <w:r w:rsidR="00C06108">
        <w:rPr>
          <w:color w:val="000000"/>
        </w:rPr>
        <w:t>=-0.04</w:t>
      </w:r>
      <w:r w:rsidR="00C06108">
        <w:rPr>
          <w:color w:val="000000" w:themeColor="text1"/>
        </w:rPr>
        <w:t>)</w:t>
      </w:r>
      <w:r w:rsidR="001632B7">
        <w:rPr>
          <w:color w:val="000000" w:themeColor="text1"/>
        </w:rPr>
        <w:t>, but we detected a small effect in March 2023 (5.</w:t>
      </w:r>
      <w:r w:rsidR="00C06108">
        <w:rPr>
          <w:color w:val="000000" w:themeColor="text1"/>
        </w:rPr>
        <w:t>5</w:t>
      </w:r>
      <w:r w:rsidR="001632B7">
        <w:rPr>
          <w:color w:val="000000" w:themeColor="text1"/>
        </w:rPr>
        <w:t>0</w:t>
      </w:r>
      <w:r w:rsidR="00C06108">
        <w:rPr>
          <w:color w:val="000000" w:themeColor="text1"/>
        </w:rPr>
        <w:t xml:space="preserve"> </w:t>
      </w:r>
      <w:r w:rsidR="00C06108" w:rsidRPr="00026DB9">
        <w:rPr>
          <w:color w:val="000000"/>
        </w:rPr>
        <w:sym w:font="Symbol" w:char="F0B1"/>
      </w:r>
      <w:r w:rsidR="00C06108">
        <w:rPr>
          <w:color w:val="000000"/>
        </w:rPr>
        <w:t xml:space="preserve"> </w:t>
      </w:r>
      <w:r w:rsidR="001632B7">
        <w:rPr>
          <w:color w:val="000000" w:themeColor="text1"/>
        </w:rPr>
        <w:t>1.</w:t>
      </w:r>
      <w:r w:rsidR="00C06108">
        <w:rPr>
          <w:color w:val="000000" w:themeColor="text1"/>
        </w:rPr>
        <w:t>45</w:t>
      </w:r>
      <w:r w:rsidR="001632B7">
        <w:rPr>
          <w:color w:val="000000" w:themeColor="text1"/>
        </w:rPr>
        <w:t xml:space="preserve"> </w:t>
      </w:r>
      <w:r w:rsidR="00C06108">
        <w:rPr>
          <w:color w:val="000000" w:themeColor="text1"/>
        </w:rPr>
        <w:t>control</w:t>
      </w:r>
      <w:r w:rsidR="0027157D">
        <w:rPr>
          <w:color w:val="000000" w:themeColor="text1"/>
        </w:rPr>
        <w:t xml:space="preserve">, </w:t>
      </w:r>
      <w:r w:rsidR="0027157D">
        <w:rPr>
          <w:color w:val="000000" w:themeColor="text1"/>
        </w:rPr>
        <w:t xml:space="preserve">11.70 </w:t>
      </w:r>
      <w:r w:rsidR="0027157D" w:rsidRPr="00026DB9">
        <w:rPr>
          <w:color w:val="000000"/>
        </w:rPr>
        <w:sym w:font="Symbol" w:char="F0B1"/>
      </w:r>
      <w:r w:rsidR="0027157D">
        <w:rPr>
          <w:color w:val="000000"/>
        </w:rPr>
        <w:t xml:space="preserve"> 6.14 sargasso</w:t>
      </w:r>
      <w:r w:rsidR="001632B7">
        <w:rPr>
          <w:color w:val="000000" w:themeColor="text1"/>
        </w:rPr>
        <w:t xml:space="preserve">; </w:t>
      </w:r>
      <w:r w:rsidR="001632B7">
        <w:rPr>
          <w:i/>
          <w:iCs/>
          <w:color w:val="000000" w:themeColor="text1"/>
        </w:rPr>
        <w:t>d</w:t>
      </w:r>
      <w:r w:rsidR="001632B7">
        <w:rPr>
          <w:color w:val="000000" w:themeColor="text1"/>
        </w:rPr>
        <w:t>=0.44)</w:t>
      </w:r>
      <w:r w:rsidR="0027157D" w:rsidRPr="0027157D">
        <w:rPr>
          <w:color w:val="000000" w:themeColor="text1"/>
        </w:rPr>
        <w:t xml:space="preserve"> </w:t>
      </w:r>
      <w:r w:rsidR="0027157D">
        <w:rPr>
          <w:color w:val="000000" w:themeColor="text1"/>
        </w:rPr>
        <w:t>(Fig. 7B, D, F).</w:t>
      </w:r>
    </w:p>
    <w:p w14:paraId="73BE41D9" w14:textId="77777777" w:rsidR="00FA631F" w:rsidRDefault="00FA631F" w:rsidP="00876BFB">
      <w:pPr>
        <w:spacing w:line="480" w:lineRule="auto"/>
        <w:jc w:val="both"/>
        <w:rPr>
          <w:color w:val="000000" w:themeColor="text1"/>
        </w:rPr>
      </w:pPr>
    </w:p>
    <w:p w14:paraId="2E29E84C" w14:textId="2D88957A" w:rsidR="002B1772" w:rsidRDefault="002B1772" w:rsidP="0043676E">
      <w:pPr>
        <w:spacing w:line="480" w:lineRule="auto"/>
        <w:jc w:val="both"/>
        <w:rPr>
          <w:i/>
          <w:iCs/>
          <w:color w:val="000000" w:themeColor="text1"/>
        </w:rPr>
      </w:pPr>
      <w:r>
        <w:rPr>
          <w:i/>
          <w:iCs/>
          <w:color w:val="000000" w:themeColor="text1"/>
        </w:rPr>
        <w:lastRenderedPageBreak/>
        <w:t>Flying arthropods</w:t>
      </w:r>
    </w:p>
    <w:p w14:paraId="04F1DCDE" w14:textId="7CE63A4E" w:rsidR="002B1772" w:rsidRDefault="002B1772" w:rsidP="0043676E">
      <w:pPr>
        <w:spacing w:line="480" w:lineRule="auto"/>
        <w:jc w:val="both"/>
        <w:rPr>
          <w:color w:val="000000" w:themeColor="text1"/>
        </w:rPr>
      </w:pPr>
      <w:r>
        <w:rPr>
          <w:i/>
          <w:iCs/>
          <w:color w:val="000000" w:themeColor="text1"/>
        </w:rPr>
        <w:tab/>
      </w:r>
      <w:r w:rsidR="002543F0">
        <w:rPr>
          <w:color w:val="000000" w:themeColor="text1"/>
        </w:rPr>
        <w:t xml:space="preserve">Flying arthropods on traps consisted of various </w:t>
      </w:r>
      <w:r w:rsidR="00E12DD5">
        <w:rPr>
          <w:color w:val="000000" w:themeColor="text1"/>
        </w:rPr>
        <w:t>d</w:t>
      </w:r>
      <w:r w:rsidR="002543F0" w:rsidRPr="00E12DD5">
        <w:rPr>
          <w:color w:val="000000" w:themeColor="text1"/>
        </w:rPr>
        <w:t>ipterans</w:t>
      </w:r>
      <w:r w:rsidR="002543F0">
        <w:rPr>
          <w:color w:val="000000" w:themeColor="text1"/>
        </w:rPr>
        <w:t xml:space="preserve"> and </w:t>
      </w:r>
      <w:r w:rsidR="00E12DD5">
        <w:rPr>
          <w:color w:val="000000" w:themeColor="text1"/>
        </w:rPr>
        <w:t>h</w:t>
      </w:r>
      <w:r w:rsidR="002543F0" w:rsidRPr="00E12DD5">
        <w:rPr>
          <w:color w:val="000000" w:themeColor="text1"/>
        </w:rPr>
        <w:t>ymenopterans</w:t>
      </w:r>
      <w:r w:rsidR="003A3675">
        <w:rPr>
          <w:color w:val="000000" w:themeColor="text1"/>
        </w:rPr>
        <w:t>, mostly various species of flies and wasps</w:t>
      </w:r>
      <w:r w:rsidR="00823FBC">
        <w:rPr>
          <w:color w:val="000000" w:themeColor="text1"/>
        </w:rPr>
        <w:t xml:space="preserve"> at the beach</w:t>
      </w:r>
      <w:r w:rsidR="0013538D">
        <w:rPr>
          <w:color w:val="000000" w:themeColor="text1"/>
        </w:rPr>
        <w:t xml:space="preserve"> (</w:t>
      </w:r>
      <w:r w:rsidR="0013538D" w:rsidRPr="003604D4">
        <w:rPr>
          <w:color w:val="000000" w:themeColor="text1"/>
        </w:rPr>
        <w:t>Fig</w:t>
      </w:r>
      <w:r w:rsidR="003604D4">
        <w:rPr>
          <w:color w:val="000000" w:themeColor="text1"/>
        </w:rPr>
        <w:t>.</w:t>
      </w:r>
      <w:r w:rsidR="0027157D">
        <w:rPr>
          <w:color w:val="000000" w:themeColor="text1"/>
        </w:rPr>
        <w:t xml:space="preserve"> 8A,C</w:t>
      </w:r>
      <w:r w:rsidR="0013538D">
        <w:rPr>
          <w:color w:val="000000" w:themeColor="text1"/>
        </w:rPr>
        <w:t>)</w:t>
      </w:r>
      <w:r w:rsidR="00F811F5">
        <w:rPr>
          <w:color w:val="000000" w:themeColor="text1"/>
        </w:rPr>
        <w:t xml:space="preserve">. On the initial deployment of the experiment, amphipods were </w:t>
      </w:r>
      <w:r w:rsidR="00CB412F">
        <w:rPr>
          <w:color w:val="000000" w:themeColor="text1"/>
        </w:rPr>
        <w:t xml:space="preserve">also </w:t>
      </w:r>
      <w:r w:rsidR="00F811F5">
        <w:rPr>
          <w:color w:val="000000" w:themeColor="text1"/>
        </w:rPr>
        <w:t xml:space="preserve">captured on sticky </w:t>
      </w:r>
      <w:r w:rsidR="00CB412F">
        <w:rPr>
          <w:color w:val="000000" w:themeColor="text1"/>
        </w:rPr>
        <w:t>traps</w:t>
      </w:r>
      <w:r w:rsidR="00F811F5">
        <w:rPr>
          <w:color w:val="000000" w:themeColor="text1"/>
        </w:rPr>
        <w:t xml:space="preserve">. </w:t>
      </w:r>
      <w:r w:rsidR="001804D1">
        <w:rPr>
          <w:color w:val="000000" w:themeColor="text1"/>
        </w:rPr>
        <w:t xml:space="preserve">Sargasso addiction had a large effect on amphipod </w:t>
      </w:r>
      <w:r w:rsidR="00C06108">
        <w:rPr>
          <w:color w:val="000000" w:themeColor="text1"/>
        </w:rPr>
        <w:t>abundance in August 2022</w:t>
      </w:r>
      <w:r w:rsidR="001804D1">
        <w:rPr>
          <w:color w:val="000000" w:themeColor="text1"/>
        </w:rPr>
        <w:t xml:space="preserve"> (0.90</w:t>
      </w:r>
      <w:r w:rsidR="00823FBC">
        <w:rPr>
          <w:color w:val="000000" w:themeColor="text1"/>
        </w:rPr>
        <w:t xml:space="preserve"> </w:t>
      </w:r>
      <w:r w:rsidR="00823FBC" w:rsidRPr="00026DB9">
        <w:rPr>
          <w:color w:val="000000"/>
        </w:rPr>
        <w:sym w:font="Symbol" w:char="F0B1"/>
      </w:r>
      <w:r w:rsidR="00823FBC">
        <w:rPr>
          <w:color w:val="000000"/>
        </w:rPr>
        <w:t xml:space="preserve"> </w:t>
      </w:r>
      <w:r w:rsidR="001804D1">
        <w:rPr>
          <w:color w:val="000000" w:themeColor="text1"/>
        </w:rPr>
        <w:t>0.48 control</w:t>
      </w:r>
      <w:r w:rsidR="0027157D">
        <w:rPr>
          <w:color w:val="000000" w:themeColor="text1"/>
        </w:rPr>
        <w:t xml:space="preserve">, </w:t>
      </w:r>
      <w:r w:rsidR="0027157D">
        <w:rPr>
          <w:color w:val="000000" w:themeColor="text1"/>
        </w:rPr>
        <w:t xml:space="preserve">21 </w:t>
      </w:r>
      <w:r w:rsidR="0027157D" w:rsidRPr="00026DB9">
        <w:rPr>
          <w:color w:val="000000"/>
        </w:rPr>
        <w:sym w:font="Symbol" w:char="F0B1"/>
      </w:r>
      <w:r w:rsidR="0027157D">
        <w:rPr>
          <w:color w:val="000000"/>
        </w:rPr>
        <w:t xml:space="preserve"> </w:t>
      </w:r>
      <w:r w:rsidR="0027157D">
        <w:rPr>
          <w:color w:val="000000" w:themeColor="text1"/>
        </w:rPr>
        <w:t>7.10 sargasso</w:t>
      </w:r>
      <w:r w:rsidR="00355A91">
        <w:rPr>
          <w:color w:val="000000" w:themeColor="text1"/>
        </w:rPr>
        <w:t xml:space="preserve">; </w:t>
      </w:r>
      <w:r w:rsidR="001804D1">
        <w:rPr>
          <w:i/>
          <w:iCs/>
          <w:color w:val="000000" w:themeColor="text1"/>
        </w:rPr>
        <w:t>d</w:t>
      </w:r>
      <w:r w:rsidR="001804D1">
        <w:rPr>
          <w:color w:val="000000" w:themeColor="text1"/>
        </w:rPr>
        <w:t xml:space="preserve">=0.89) but no </w:t>
      </w:r>
      <w:r w:rsidR="00823FBC">
        <w:rPr>
          <w:color w:val="000000" w:themeColor="text1"/>
        </w:rPr>
        <w:t>amphipods were captured on sticky traps</w:t>
      </w:r>
      <w:r w:rsidR="001804D1">
        <w:rPr>
          <w:color w:val="000000" w:themeColor="text1"/>
        </w:rPr>
        <w:t xml:space="preserve"> in November 2022 or March 2023. </w:t>
      </w:r>
      <w:r w:rsidR="005A34C2">
        <w:rPr>
          <w:color w:val="000000" w:themeColor="text1"/>
        </w:rPr>
        <w:t xml:space="preserve">Diptera abundances were initially higher on sargasso piles </w:t>
      </w:r>
      <w:r w:rsidR="00823FBC">
        <w:rPr>
          <w:color w:val="000000" w:themeColor="text1"/>
        </w:rPr>
        <w:t xml:space="preserve">plots </w:t>
      </w:r>
      <w:r w:rsidR="005A34C2">
        <w:rPr>
          <w:color w:val="000000" w:themeColor="text1"/>
        </w:rPr>
        <w:t>(10.35</w:t>
      </w:r>
      <w:r w:rsidR="00823FBC">
        <w:rPr>
          <w:color w:val="000000" w:themeColor="text1"/>
        </w:rPr>
        <w:t xml:space="preserve"> </w:t>
      </w:r>
      <w:r w:rsidR="00823FBC" w:rsidRPr="00026DB9">
        <w:rPr>
          <w:color w:val="000000"/>
        </w:rPr>
        <w:sym w:font="Symbol" w:char="F0B1"/>
      </w:r>
      <w:r w:rsidR="00823FBC">
        <w:rPr>
          <w:color w:val="000000"/>
        </w:rPr>
        <w:t xml:space="preserve"> </w:t>
      </w:r>
      <w:r w:rsidR="005A34C2">
        <w:rPr>
          <w:color w:val="000000" w:themeColor="text1"/>
        </w:rPr>
        <w:t>2.12 control</w:t>
      </w:r>
      <w:r w:rsidR="0027157D">
        <w:rPr>
          <w:color w:val="000000" w:themeColor="text1"/>
        </w:rPr>
        <w:t xml:space="preserve">, </w:t>
      </w:r>
      <w:r w:rsidR="0027157D">
        <w:rPr>
          <w:color w:val="000000" w:themeColor="text1"/>
        </w:rPr>
        <w:t xml:space="preserve">223.75 </w:t>
      </w:r>
      <w:r w:rsidR="0027157D" w:rsidRPr="00026DB9">
        <w:rPr>
          <w:color w:val="000000"/>
        </w:rPr>
        <w:sym w:font="Symbol" w:char="F0B1"/>
      </w:r>
      <w:r w:rsidR="0027157D">
        <w:rPr>
          <w:color w:val="000000"/>
        </w:rPr>
        <w:t xml:space="preserve"> </w:t>
      </w:r>
      <w:r w:rsidR="0027157D">
        <w:rPr>
          <w:color w:val="000000" w:themeColor="text1"/>
        </w:rPr>
        <w:t>57.33 sargasso</w:t>
      </w:r>
      <w:r w:rsidR="00355A91">
        <w:rPr>
          <w:color w:val="000000" w:themeColor="text1"/>
        </w:rPr>
        <w:t xml:space="preserve">; </w:t>
      </w:r>
      <w:r w:rsidR="005A34C2">
        <w:rPr>
          <w:i/>
          <w:iCs/>
          <w:color w:val="000000" w:themeColor="text1"/>
        </w:rPr>
        <w:t>d</w:t>
      </w:r>
      <w:r w:rsidR="005A34C2">
        <w:rPr>
          <w:color w:val="000000" w:themeColor="text1"/>
        </w:rPr>
        <w:t>=1.18) but the effect was reduced in November 2022 (</w:t>
      </w:r>
      <w:r w:rsidR="00355A91">
        <w:rPr>
          <w:color w:val="000000" w:themeColor="text1"/>
        </w:rPr>
        <w:t>48.95</w:t>
      </w:r>
      <w:r w:rsidR="00823FBC">
        <w:rPr>
          <w:color w:val="000000" w:themeColor="text1"/>
        </w:rPr>
        <w:t xml:space="preserve"> </w:t>
      </w:r>
      <w:r w:rsidR="00823FBC" w:rsidRPr="00026DB9">
        <w:rPr>
          <w:color w:val="000000"/>
        </w:rPr>
        <w:sym w:font="Symbol" w:char="F0B1"/>
      </w:r>
      <w:r w:rsidR="00823FBC">
        <w:rPr>
          <w:color w:val="000000"/>
        </w:rPr>
        <w:t xml:space="preserve"> </w:t>
      </w:r>
      <w:r w:rsidR="00355A91">
        <w:rPr>
          <w:color w:val="000000" w:themeColor="text1"/>
        </w:rPr>
        <w:t>8.08</w:t>
      </w:r>
      <w:r w:rsidR="0027157D">
        <w:rPr>
          <w:color w:val="000000" w:themeColor="text1"/>
        </w:rPr>
        <w:t xml:space="preserve"> control, </w:t>
      </w:r>
      <w:r w:rsidR="0027157D">
        <w:rPr>
          <w:color w:val="000000" w:themeColor="text1"/>
        </w:rPr>
        <w:t xml:space="preserve">96.30 </w:t>
      </w:r>
      <w:r w:rsidR="0027157D" w:rsidRPr="00026DB9">
        <w:rPr>
          <w:color w:val="000000"/>
        </w:rPr>
        <w:sym w:font="Symbol" w:char="F0B1"/>
      </w:r>
      <w:r w:rsidR="0027157D">
        <w:rPr>
          <w:color w:val="000000"/>
        </w:rPr>
        <w:t xml:space="preserve"> </w:t>
      </w:r>
      <w:r w:rsidR="0027157D">
        <w:rPr>
          <w:color w:val="000000" w:themeColor="text1"/>
        </w:rPr>
        <w:t>22.63 sargasso</w:t>
      </w:r>
      <w:r w:rsidR="00355A91">
        <w:rPr>
          <w:color w:val="000000" w:themeColor="text1"/>
        </w:rPr>
        <w:t xml:space="preserve">; </w:t>
      </w:r>
      <w:r w:rsidR="00355A91">
        <w:rPr>
          <w:i/>
          <w:iCs/>
          <w:color w:val="000000" w:themeColor="text1"/>
        </w:rPr>
        <w:t>d=</w:t>
      </w:r>
      <w:r w:rsidR="00355A91">
        <w:rPr>
          <w:color w:val="000000" w:themeColor="text1"/>
        </w:rPr>
        <w:t>0.62</w:t>
      </w:r>
      <w:r w:rsidR="005A34C2">
        <w:rPr>
          <w:color w:val="000000" w:themeColor="text1"/>
        </w:rPr>
        <w:t>)</w:t>
      </w:r>
      <w:r w:rsidR="0027157D">
        <w:rPr>
          <w:color w:val="000000" w:themeColor="text1"/>
        </w:rPr>
        <w:t xml:space="preserve"> (Fig. 8A, </w:t>
      </w:r>
      <w:r w:rsidR="00755A98">
        <w:rPr>
          <w:color w:val="000000" w:themeColor="text1"/>
        </w:rPr>
        <w:t>C, E)</w:t>
      </w:r>
      <w:r w:rsidR="00355A91">
        <w:rPr>
          <w:color w:val="000000" w:themeColor="text1"/>
        </w:rPr>
        <w:t xml:space="preserve">. </w:t>
      </w:r>
      <w:r w:rsidR="000152BD">
        <w:rPr>
          <w:color w:val="000000" w:themeColor="text1"/>
        </w:rPr>
        <w:t>In</w:t>
      </w:r>
      <w:r w:rsidR="00355A91">
        <w:rPr>
          <w:color w:val="000000" w:themeColor="text1"/>
        </w:rPr>
        <w:t xml:space="preserve"> March 2023, </w:t>
      </w:r>
      <w:proofErr w:type="spellStart"/>
      <w:r w:rsidR="00355A91">
        <w:rPr>
          <w:color w:val="000000" w:themeColor="text1"/>
        </w:rPr>
        <w:t>diptera</w:t>
      </w:r>
      <w:proofErr w:type="spellEnd"/>
      <w:r w:rsidR="00355A91">
        <w:rPr>
          <w:color w:val="000000" w:themeColor="text1"/>
        </w:rPr>
        <w:t xml:space="preserve"> </w:t>
      </w:r>
      <w:r w:rsidR="00E52667">
        <w:rPr>
          <w:color w:val="000000" w:themeColor="text1"/>
        </w:rPr>
        <w:t>abundance</w:t>
      </w:r>
      <w:r w:rsidR="00355A91">
        <w:rPr>
          <w:color w:val="000000" w:themeColor="text1"/>
        </w:rPr>
        <w:t xml:space="preserve"> </w:t>
      </w:r>
      <w:r w:rsidR="00E52667">
        <w:rPr>
          <w:color w:val="000000" w:themeColor="text1"/>
        </w:rPr>
        <w:t xml:space="preserve">was higher in control plots </w:t>
      </w:r>
      <w:r w:rsidR="00823FBC">
        <w:rPr>
          <w:color w:val="000000" w:themeColor="text1"/>
        </w:rPr>
        <w:t xml:space="preserve"> (25.05 </w:t>
      </w:r>
      <w:r w:rsidR="00823FBC" w:rsidRPr="00026DB9">
        <w:rPr>
          <w:color w:val="000000"/>
        </w:rPr>
        <w:sym w:font="Symbol" w:char="F0B1"/>
      </w:r>
      <w:r w:rsidR="00823FBC">
        <w:rPr>
          <w:color w:val="000000"/>
        </w:rPr>
        <w:t xml:space="preserve"> </w:t>
      </w:r>
      <w:r w:rsidR="00823FBC">
        <w:rPr>
          <w:color w:val="000000" w:themeColor="text1"/>
        </w:rPr>
        <w:t>4.12 control</w:t>
      </w:r>
      <w:r w:rsidR="00755A98">
        <w:rPr>
          <w:color w:val="000000" w:themeColor="text1"/>
        </w:rPr>
        <w:t xml:space="preserve">, </w:t>
      </w:r>
      <w:r w:rsidR="00755A98">
        <w:rPr>
          <w:color w:val="000000" w:themeColor="text1"/>
        </w:rPr>
        <w:t xml:space="preserve">12.9 </w:t>
      </w:r>
      <w:r w:rsidR="00755A98" w:rsidRPr="00026DB9">
        <w:rPr>
          <w:color w:val="000000"/>
        </w:rPr>
        <w:sym w:font="Symbol" w:char="F0B1"/>
      </w:r>
      <w:r w:rsidR="00755A98">
        <w:rPr>
          <w:color w:val="000000"/>
        </w:rPr>
        <w:t xml:space="preserve"> </w:t>
      </w:r>
      <w:r w:rsidR="00755A98">
        <w:rPr>
          <w:color w:val="000000" w:themeColor="text1"/>
        </w:rPr>
        <w:t>1.98 sargasso</w:t>
      </w:r>
      <w:r w:rsidR="00823FBC">
        <w:rPr>
          <w:color w:val="000000" w:themeColor="text1"/>
        </w:rPr>
        <w:t xml:space="preserve">; </w:t>
      </w:r>
      <w:r w:rsidR="00823FBC">
        <w:rPr>
          <w:i/>
          <w:iCs/>
          <w:color w:val="000000" w:themeColor="text1"/>
        </w:rPr>
        <w:t>d</w:t>
      </w:r>
      <w:r w:rsidR="00823FBC">
        <w:rPr>
          <w:color w:val="000000" w:themeColor="text1"/>
        </w:rPr>
        <w:t>=-1.57)</w:t>
      </w:r>
      <w:r w:rsidR="000152BD">
        <w:rPr>
          <w:color w:val="000000" w:themeColor="text1"/>
        </w:rPr>
        <w:t xml:space="preserve"> </w:t>
      </w:r>
      <w:r w:rsidR="00E52667">
        <w:rPr>
          <w:color w:val="000000" w:themeColor="text1"/>
        </w:rPr>
        <w:t xml:space="preserve">but were an order of magnitude lower than abundances </w:t>
      </w:r>
      <w:r w:rsidR="00823FBC">
        <w:rPr>
          <w:color w:val="000000" w:themeColor="text1"/>
        </w:rPr>
        <w:t>in</w:t>
      </w:r>
      <w:r w:rsidR="00E52667">
        <w:rPr>
          <w:color w:val="000000" w:themeColor="text1"/>
        </w:rPr>
        <w:t xml:space="preserve"> August 2023</w:t>
      </w:r>
      <w:r w:rsidR="00755A98">
        <w:rPr>
          <w:color w:val="000000" w:themeColor="text1"/>
        </w:rPr>
        <w:t xml:space="preserve"> </w:t>
      </w:r>
      <w:r w:rsidR="00755A98">
        <w:rPr>
          <w:color w:val="000000" w:themeColor="text1"/>
        </w:rPr>
        <w:t>(Fig. 8A, C, E)</w:t>
      </w:r>
      <w:r w:rsidR="00823FBC">
        <w:rPr>
          <w:color w:val="000000" w:themeColor="text1"/>
        </w:rPr>
        <w:t>.</w:t>
      </w:r>
      <w:r w:rsidR="00335252">
        <w:rPr>
          <w:color w:val="000000" w:themeColor="text1"/>
        </w:rPr>
        <w:t xml:space="preserve"> </w:t>
      </w:r>
    </w:p>
    <w:p w14:paraId="7159B485" w14:textId="19C6BF40" w:rsidR="003C57BE" w:rsidRPr="007178BA" w:rsidRDefault="00AB0848" w:rsidP="00F63B4E">
      <w:pPr>
        <w:spacing w:line="480" w:lineRule="auto"/>
        <w:jc w:val="both"/>
        <w:rPr>
          <w:color w:val="000000" w:themeColor="text1"/>
        </w:rPr>
      </w:pPr>
      <w:r>
        <w:rPr>
          <w:color w:val="000000" w:themeColor="text1"/>
        </w:rPr>
        <w:tab/>
        <w:t>No amphipods were found in forest sticky traps</w:t>
      </w:r>
      <w:r w:rsidR="0024330C">
        <w:rPr>
          <w:color w:val="000000" w:themeColor="text1"/>
        </w:rPr>
        <w:t xml:space="preserve">, however, </w:t>
      </w:r>
      <w:r w:rsidR="00935A62">
        <w:rPr>
          <w:color w:val="000000" w:themeColor="text1"/>
        </w:rPr>
        <w:t xml:space="preserve">one </w:t>
      </w:r>
      <w:r w:rsidR="0024330C">
        <w:rPr>
          <w:color w:val="000000" w:themeColor="text1"/>
        </w:rPr>
        <w:t xml:space="preserve">individual </w:t>
      </w:r>
      <w:r w:rsidR="003A483B">
        <w:rPr>
          <w:color w:val="000000" w:themeColor="text1"/>
        </w:rPr>
        <w:t>o</w:t>
      </w:r>
      <w:r w:rsidR="0024330C">
        <w:rPr>
          <w:color w:val="000000" w:themeColor="text1"/>
        </w:rPr>
        <w:t xml:space="preserve">n a sargasso pile resulted </w:t>
      </w:r>
      <w:r w:rsidR="00823FBC">
        <w:rPr>
          <w:color w:val="000000" w:themeColor="text1"/>
        </w:rPr>
        <w:t xml:space="preserve">in </w:t>
      </w:r>
      <w:r w:rsidR="00935A62">
        <w:rPr>
          <w:color w:val="000000" w:themeColor="text1"/>
        </w:rPr>
        <w:t>a small effect size (</w:t>
      </w:r>
      <w:r w:rsidR="00935A62">
        <w:rPr>
          <w:i/>
          <w:iCs/>
          <w:color w:val="000000" w:themeColor="text1"/>
        </w:rPr>
        <w:t>d=</w:t>
      </w:r>
      <w:r w:rsidR="00935A62">
        <w:rPr>
          <w:color w:val="000000" w:themeColor="text1"/>
        </w:rPr>
        <w:t>0.32</w:t>
      </w:r>
      <w:r w:rsidR="0013538D">
        <w:rPr>
          <w:color w:val="000000" w:themeColor="text1"/>
        </w:rPr>
        <w:t xml:space="preserve">; </w:t>
      </w:r>
      <w:r w:rsidR="0013538D" w:rsidRPr="00755A98">
        <w:rPr>
          <w:color w:val="000000" w:themeColor="text1"/>
        </w:rPr>
        <w:t>Fig</w:t>
      </w:r>
      <w:r w:rsidR="0013538D">
        <w:rPr>
          <w:color w:val="000000" w:themeColor="text1"/>
        </w:rPr>
        <w:t xml:space="preserve">. </w:t>
      </w:r>
      <w:r w:rsidR="00755A98">
        <w:rPr>
          <w:color w:val="000000" w:themeColor="text1"/>
        </w:rPr>
        <w:t>8F</w:t>
      </w:r>
      <w:r w:rsidR="00935A62">
        <w:rPr>
          <w:color w:val="000000" w:themeColor="text1"/>
        </w:rPr>
        <w:t xml:space="preserve">). </w:t>
      </w:r>
      <w:r w:rsidR="003A483B">
        <w:rPr>
          <w:color w:val="000000" w:themeColor="text1"/>
        </w:rPr>
        <w:t>Sargasso</w:t>
      </w:r>
      <w:r w:rsidR="00825C24">
        <w:rPr>
          <w:color w:val="000000" w:themeColor="text1"/>
        </w:rPr>
        <w:t xml:space="preserve"> addition initially</w:t>
      </w:r>
      <w:r w:rsidR="003A483B">
        <w:rPr>
          <w:color w:val="000000" w:themeColor="text1"/>
        </w:rPr>
        <w:t xml:space="preserve"> had a small effect on </w:t>
      </w:r>
      <w:proofErr w:type="spellStart"/>
      <w:r w:rsidR="003A483B">
        <w:rPr>
          <w:color w:val="000000" w:themeColor="text1"/>
        </w:rPr>
        <w:t>diptera</w:t>
      </w:r>
      <w:proofErr w:type="spellEnd"/>
      <w:r w:rsidR="003A483B">
        <w:rPr>
          <w:color w:val="000000" w:themeColor="text1"/>
        </w:rPr>
        <w:t xml:space="preserve"> abundance in August 2022</w:t>
      </w:r>
      <w:r w:rsidR="00D04B9B">
        <w:rPr>
          <w:color w:val="000000" w:themeColor="text1"/>
        </w:rPr>
        <w:t xml:space="preserve"> </w:t>
      </w:r>
      <w:r w:rsidR="003A483B">
        <w:rPr>
          <w:color w:val="000000" w:themeColor="text1"/>
        </w:rPr>
        <w:t>(3.00</w:t>
      </w:r>
      <w:r w:rsidR="00823FBC">
        <w:rPr>
          <w:color w:val="000000" w:themeColor="text1"/>
        </w:rPr>
        <w:t xml:space="preserve"> </w:t>
      </w:r>
      <w:r w:rsidR="00823FBC" w:rsidRPr="00026DB9">
        <w:rPr>
          <w:color w:val="000000"/>
        </w:rPr>
        <w:sym w:font="Symbol" w:char="F0B1"/>
      </w:r>
      <w:r w:rsidR="00823FBC">
        <w:rPr>
          <w:color w:val="000000"/>
        </w:rPr>
        <w:t xml:space="preserve"> </w:t>
      </w:r>
      <w:r w:rsidR="003A483B">
        <w:rPr>
          <w:color w:val="000000" w:themeColor="text1"/>
        </w:rPr>
        <w:t>0.91 control</w:t>
      </w:r>
      <w:r w:rsidR="00755A98">
        <w:rPr>
          <w:color w:val="000000" w:themeColor="text1"/>
        </w:rPr>
        <w:t xml:space="preserve">, </w:t>
      </w:r>
      <w:r w:rsidR="00755A98">
        <w:rPr>
          <w:color w:val="000000" w:themeColor="text1"/>
        </w:rPr>
        <w:t xml:space="preserve">4.10 </w:t>
      </w:r>
      <w:r w:rsidR="00755A98" w:rsidRPr="00026DB9">
        <w:rPr>
          <w:color w:val="000000"/>
        </w:rPr>
        <w:sym w:font="Symbol" w:char="F0B1"/>
      </w:r>
      <w:r w:rsidR="00755A98">
        <w:rPr>
          <w:color w:val="000000"/>
        </w:rPr>
        <w:t xml:space="preserve"> </w:t>
      </w:r>
      <w:r w:rsidR="00755A98">
        <w:rPr>
          <w:color w:val="000000" w:themeColor="text1"/>
        </w:rPr>
        <w:t>0.59 sargasso</w:t>
      </w:r>
      <w:r w:rsidR="00825C24">
        <w:rPr>
          <w:color w:val="000000" w:themeColor="text1"/>
        </w:rPr>
        <w:t xml:space="preserve">; </w:t>
      </w:r>
      <w:r w:rsidR="00825C24">
        <w:rPr>
          <w:i/>
          <w:iCs/>
          <w:color w:val="000000" w:themeColor="text1"/>
        </w:rPr>
        <w:t>d</w:t>
      </w:r>
      <w:r w:rsidR="00825C24">
        <w:rPr>
          <w:color w:val="000000" w:themeColor="text1"/>
        </w:rPr>
        <w:t>=0.35)</w:t>
      </w:r>
      <w:r w:rsidR="00F63B4E">
        <w:rPr>
          <w:color w:val="000000" w:themeColor="text1"/>
        </w:rPr>
        <w:t xml:space="preserve"> and peaked</w:t>
      </w:r>
      <w:r w:rsidR="00825C24">
        <w:rPr>
          <w:color w:val="000000" w:themeColor="text1"/>
        </w:rPr>
        <w:t xml:space="preserve"> in </w:t>
      </w:r>
      <w:r w:rsidR="003A483B">
        <w:rPr>
          <w:color w:val="000000" w:themeColor="text1"/>
        </w:rPr>
        <w:t>November 2022</w:t>
      </w:r>
      <w:r w:rsidR="00825C24">
        <w:rPr>
          <w:color w:val="000000" w:themeColor="text1"/>
        </w:rPr>
        <w:t xml:space="preserve"> (</w:t>
      </w:r>
      <w:r w:rsidR="00D04B9B">
        <w:rPr>
          <w:color w:val="000000" w:themeColor="text1"/>
        </w:rPr>
        <w:t>3.90</w:t>
      </w:r>
      <w:r w:rsidR="00823FBC">
        <w:rPr>
          <w:color w:val="000000" w:themeColor="text1"/>
        </w:rPr>
        <w:t xml:space="preserve"> </w:t>
      </w:r>
      <w:r w:rsidR="00823FBC" w:rsidRPr="00026DB9">
        <w:rPr>
          <w:color w:val="000000"/>
        </w:rPr>
        <w:sym w:font="Symbol" w:char="F0B1"/>
      </w:r>
      <w:r w:rsidR="00823FBC">
        <w:rPr>
          <w:color w:val="000000"/>
        </w:rPr>
        <w:t xml:space="preserve"> </w:t>
      </w:r>
      <w:r w:rsidR="00D04B9B">
        <w:rPr>
          <w:color w:val="000000" w:themeColor="text1"/>
        </w:rPr>
        <w:t>0.60 control</w:t>
      </w:r>
      <w:r w:rsidR="00755A98">
        <w:rPr>
          <w:color w:val="000000" w:themeColor="text1"/>
        </w:rPr>
        <w:t xml:space="preserve">, </w:t>
      </w:r>
      <w:r w:rsidR="00755A98">
        <w:rPr>
          <w:color w:val="000000" w:themeColor="text1"/>
        </w:rPr>
        <w:t xml:space="preserve">14.95 </w:t>
      </w:r>
      <w:r w:rsidR="00755A98" w:rsidRPr="00026DB9">
        <w:rPr>
          <w:color w:val="000000"/>
        </w:rPr>
        <w:sym w:font="Symbol" w:char="F0B1"/>
      </w:r>
      <w:r w:rsidR="00755A98">
        <w:rPr>
          <w:color w:val="000000"/>
        </w:rPr>
        <w:t xml:space="preserve"> </w:t>
      </w:r>
      <w:r w:rsidR="00755A98">
        <w:rPr>
          <w:color w:val="000000" w:themeColor="text1"/>
        </w:rPr>
        <w:t>1.62 sargasso</w:t>
      </w:r>
      <w:r w:rsidR="00D04B9B">
        <w:rPr>
          <w:color w:val="000000" w:themeColor="text1"/>
        </w:rPr>
        <w:t xml:space="preserve">; </w:t>
      </w:r>
      <w:r w:rsidR="00D04B9B">
        <w:rPr>
          <w:i/>
          <w:iCs/>
          <w:color w:val="000000" w:themeColor="text1"/>
        </w:rPr>
        <w:t>d</w:t>
      </w:r>
      <w:r w:rsidR="00D04B9B" w:rsidRPr="00D04B9B">
        <w:rPr>
          <w:color w:val="000000" w:themeColor="text1"/>
        </w:rPr>
        <w:t>=2.02</w:t>
      </w:r>
      <w:r w:rsidR="00F63B4E">
        <w:rPr>
          <w:color w:val="000000" w:themeColor="text1"/>
        </w:rPr>
        <w:t>)</w:t>
      </w:r>
      <w:r w:rsidR="00755A98">
        <w:rPr>
          <w:color w:val="000000" w:themeColor="text1"/>
        </w:rPr>
        <w:t>(Fig. 8B, D, F)</w:t>
      </w:r>
      <w:r w:rsidR="00F63B4E">
        <w:rPr>
          <w:color w:val="000000" w:themeColor="text1"/>
        </w:rPr>
        <w:t xml:space="preserve">. Diptera </w:t>
      </w:r>
      <w:r w:rsidR="000152BD">
        <w:rPr>
          <w:color w:val="000000" w:themeColor="text1"/>
        </w:rPr>
        <w:t>abundance</w:t>
      </w:r>
      <w:r w:rsidR="00F63B4E">
        <w:rPr>
          <w:color w:val="000000" w:themeColor="text1"/>
        </w:rPr>
        <w:t xml:space="preserve"> </w:t>
      </w:r>
      <w:r w:rsidR="000152BD">
        <w:rPr>
          <w:color w:val="000000" w:themeColor="text1"/>
        </w:rPr>
        <w:t>was</w:t>
      </w:r>
      <w:r w:rsidR="00F63B4E">
        <w:rPr>
          <w:color w:val="000000" w:themeColor="text1"/>
        </w:rPr>
        <w:t xml:space="preserve"> similar </w:t>
      </w:r>
      <w:r w:rsidR="008C03B9">
        <w:rPr>
          <w:color w:val="000000" w:themeColor="text1"/>
        </w:rPr>
        <w:t xml:space="preserve">between treatments </w:t>
      </w:r>
      <w:r w:rsidR="00F63B4E">
        <w:rPr>
          <w:color w:val="000000" w:themeColor="text1"/>
        </w:rPr>
        <w:t>in March 2023, resulting in a small</w:t>
      </w:r>
      <w:r w:rsidR="0096172E">
        <w:rPr>
          <w:color w:val="000000" w:themeColor="text1"/>
        </w:rPr>
        <w:t xml:space="preserve"> </w:t>
      </w:r>
      <w:r w:rsidR="00F63B4E">
        <w:rPr>
          <w:color w:val="000000" w:themeColor="text1"/>
        </w:rPr>
        <w:t>effect size (2.10</w:t>
      </w:r>
      <w:r w:rsidR="00823FBC">
        <w:rPr>
          <w:color w:val="000000" w:themeColor="text1"/>
        </w:rPr>
        <w:t xml:space="preserve"> </w:t>
      </w:r>
      <w:r w:rsidR="00823FBC" w:rsidRPr="00026DB9">
        <w:rPr>
          <w:color w:val="000000"/>
        </w:rPr>
        <w:sym w:font="Symbol" w:char="F0B1"/>
      </w:r>
      <w:r w:rsidR="00823FBC">
        <w:rPr>
          <w:color w:val="000000"/>
        </w:rPr>
        <w:t xml:space="preserve"> </w:t>
      </w:r>
      <w:r w:rsidR="00F63B4E">
        <w:rPr>
          <w:color w:val="000000" w:themeColor="text1"/>
        </w:rPr>
        <w:t>0.38 control</w:t>
      </w:r>
      <w:r w:rsidR="00755A98">
        <w:rPr>
          <w:color w:val="000000" w:themeColor="text1"/>
        </w:rPr>
        <w:t xml:space="preserve">, </w:t>
      </w:r>
      <w:r w:rsidR="00755A98">
        <w:rPr>
          <w:color w:val="000000" w:themeColor="text1"/>
        </w:rPr>
        <w:t xml:space="preserve">2.85 </w:t>
      </w:r>
      <w:r w:rsidR="00755A98" w:rsidRPr="00026DB9">
        <w:rPr>
          <w:color w:val="000000"/>
        </w:rPr>
        <w:sym w:font="Symbol" w:char="F0B1"/>
      </w:r>
      <w:r w:rsidR="00755A98">
        <w:rPr>
          <w:color w:val="000000"/>
        </w:rPr>
        <w:t xml:space="preserve"> </w:t>
      </w:r>
      <w:r w:rsidR="00755A98">
        <w:rPr>
          <w:color w:val="000000" w:themeColor="text1"/>
        </w:rPr>
        <w:t>1.04 sargasso</w:t>
      </w:r>
      <w:r w:rsidR="008F3A5B">
        <w:rPr>
          <w:color w:val="000000" w:themeColor="text1"/>
        </w:rPr>
        <w:t xml:space="preserve">; </w:t>
      </w:r>
      <w:r w:rsidR="00F63B4E">
        <w:rPr>
          <w:i/>
          <w:iCs/>
          <w:color w:val="000000" w:themeColor="text1"/>
        </w:rPr>
        <w:t>d=</w:t>
      </w:r>
      <w:r w:rsidR="00F63B4E">
        <w:rPr>
          <w:color w:val="000000" w:themeColor="text1"/>
        </w:rPr>
        <w:t>0.50)</w:t>
      </w:r>
      <w:r w:rsidR="00755A98">
        <w:rPr>
          <w:color w:val="000000" w:themeColor="text1"/>
        </w:rPr>
        <w:t xml:space="preserve">(Fig. 8B, D, F). </w:t>
      </w:r>
      <w:r w:rsidR="005B01DD">
        <w:rPr>
          <w:color w:val="000000" w:themeColor="text1"/>
        </w:rPr>
        <w:t xml:space="preserve"> Sargasso </w:t>
      </w:r>
      <w:r w:rsidR="008F3A5B">
        <w:rPr>
          <w:color w:val="000000" w:themeColor="text1"/>
        </w:rPr>
        <w:t xml:space="preserve">initially had </w:t>
      </w:r>
      <w:r w:rsidR="0096172E">
        <w:rPr>
          <w:color w:val="000000" w:themeColor="text1"/>
        </w:rPr>
        <w:t>a negligible</w:t>
      </w:r>
      <w:r w:rsidR="008F3A5B">
        <w:rPr>
          <w:color w:val="000000" w:themeColor="text1"/>
        </w:rPr>
        <w:t xml:space="preserve"> </w:t>
      </w:r>
      <w:r w:rsidR="005B01DD">
        <w:rPr>
          <w:color w:val="000000" w:themeColor="text1"/>
        </w:rPr>
        <w:t xml:space="preserve">effect on </w:t>
      </w:r>
      <w:proofErr w:type="spellStart"/>
      <w:r w:rsidR="005B01DD">
        <w:rPr>
          <w:color w:val="000000" w:themeColor="text1"/>
        </w:rPr>
        <w:t>hymenoptera</w:t>
      </w:r>
      <w:proofErr w:type="spellEnd"/>
      <w:r w:rsidR="0096172E">
        <w:rPr>
          <w:color w:val="000000" w:themeColor="text1"/>
        </w:rPr>
        <w:t xml:space="preserve"> abundance in the forest </w:t>
      </w:r>
      <w:r w:rsidR="008F3A5B">
        <w:rPr>
          <w:color w:val="000000" w:themeColor="text1"/>
        </w:rPr>
        <w:t>(1.0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33 control</w:t>
      </w:r>
      <w:r w:rsidR="00755A98">
        <w:rPr>
          <w:color w:val="000000" w:themeColor="text1"/>
        </w:rPr>
        <w:t xml:space="preserve">, </w:t>
      </w:r>
      <w:r w:rsidR="00755A98">
        <w:rPr>
          <w:color w:val="000000" w:themeColor="text1"/>
        </w:rPr>
        <w:t xml:space="preserve">0.85 </w:t>
      </w:r>
      <w:r w:rsidR="00755A98" w:rsidRPr="00026DB9">
        <w:rPr>
          <w:color w:val="000000"/>
        </w:rPr>
        <w:sym w:font="Symbol" w:char="F0B1"/>
      </w:r>
      <w:r w:rsidR="00755A98">
        <w:rPr>
          <w:color w:val="000000"/>
        </w:rPr>
        <w:t xml:space="preserve"> </w:t>
      </w:r>
      <w:r w:rsidR="00755A98">
        <w:rPr>
          <w:color w:val="000000" w:themeColor="text1"/>
        </w:rPr>
        <w:t>0.27 sargasso</w:t>
      </w:r>
      <w:r w:rsidR="008F3A5B">
        <w:rPr>
          <w:color w:val="000000" w:themeColor="text1"/>
        </w:rPr>
        <w:t xml:space="preserve">; </w:t>
      </w:r>
      <w:r w:rsidR="008F3A5B">
        <w:rPr>
          <w:i/>
          <w:iCs/>
          <w:color w:val="000000" w:themeColor="text1"/>
        </w:rPr>
        <w:t>d=-</w:t>
      </w:r>
      <w:r w:rsidR="008F3A5B">
        <w:rPr>
          <w:color w:val="000000" w:themeColor="text1"/>
        </w:rPr>
        <w:t>0.15</w:t>
      </w:r>
      <w:r w:rsidR="008F3A5B">
        <w:rPr>
          <w:i/>
          <w:iCs/>
          <w:color w:val="000000" w:themeColor="text1"/>
        </w:rPr>
        <w:t>)</w:t>
      </w:r>
      <w:r w:rsidR="0096172E">
        <w:rPr>
          <w:color w:val="000000" w:themeColor="text1"/>
        </w:rPr>
        <w:t xml:space="preserve">, increased </w:t>
      </w:r>
      <w:r w:rsidR="007178BA">
        <w:rPr>
          <w:color w:val="000000" w:themeColor="text1"/>
        </w:rPr>
        <w:t>in November 2022 (2.25</w:t>
      </w:r>
      <w:r w:rsidR="0096172E">
        <w:rPr>
          <w:color w:val="000000" w:themeColor="text1"/>
        </w:rPr>
        <w:t xml:space="preserve"> </w:t>
      </w:r>
      <w:r w:rsidR="0096172E" w:rsidRPr="00026DB9">
        <w:rPr>
          <w:color w:val="000000"/>
        </w:rPr>
        <w:sym w:font="Symbol" w:char="F0B1"/>
      </w:r>
      <w:r w:rsidR="0096172E">
        <w:rPr>
          <w:color w:val="000000"/>
        </w:rPr>
        <w:t xml:space="preserve"> </w:t>
      </w:r>
      <w:r w:rsidR="007178BA">
        <w:rPr>
          <w:color w:val="000000" w:themeColor="text1"/>
        </w:rPr>
        <w:t xml:space="preserve">0.46 control, </w:t>
      </w:r>
      <w:r w:rsidR="00755A98">
        <w:rPr>
          <w:color w:val="000000" w:themeColor="text1"/>
        </w:rPr>
        <w:t xml:space="preserve">7.65 </w:t>
      </w:r>
      <w:r w:rsidR="00755A98" w:rsidRPr="00026DB9">
        <w:rPr>
          <w:color w:val="000000"/>
        </w:rPr>
        <w:sym w:font="Symbol" w:char="F0B1"/>
      </w:r>
      <w:r w:rsidR="00755A98">
        <w:rPr>
          <w:color w:val="000000" w:themeColor="text1"/>
        </w:rPr>
        <w:t xml:space="preserve"> 2.21 sargasso</w:t>
      </w:r>
      <w:r w:rsidR="00755A98">
        <w:rPr>
          <w:color w:val="000000" w:themeColor="text1"/>
        </w:rPr>
        <w:t xml:space="preserve">; </w:t>
      </w:r>
      <w:r w:rsidR="007178BA">
        <w:rPr>
          <w:i/>
          <w:iCs/>
          <w:color w:val="000000" w:themeColor="text1"/>
        </w:rPr>
        <w:t>d=</w:t>
      </w:r>
      <w:r w:rsidR="007178BA">
        <w:rPr>
          <w:color w:val="000000" w:themeColor="text1"/>
        </w:rPr>
        <w:t>0.76</w:t>
      </w:r>
      <w:r w:rsidR="0096172E">
        <w:rPr>
          <w:color w:val="000000" w:themeColor="text1"/>
        </w:rPr>
        <w:t xml:space="preserve">) and decreased in </w:t>
      </w:r>
      <w:r w:rsidR="007178BA">
        <w:rPr>
          <w:color w:val="000000" w:themeColor="text1"/>
        </w:rPr>
        <w:t>March 2023</w:t>
      </w:r>
      <w:r w:rsidR="0096172E">
        <w:rPr>
          <w:color w:val="000000" w:themeColor="text1"/>
        </w:rPr>
        <w:t xml:space="preserve"> </w:t>
      </w:r>
      <w:r w:rsidR="007178BA">
        <w:rPr>
          <w:color w:val="000000" w:themeColor="text1"/>
        </w:rPr>
        <w:t>(</w:t>
      </w:r>
      <w:r w:rsidR="008F3A5B">
        <w:rPr>
          <w:color w:val="000000" w:themeColor="text1"/>
        </w:rPr>
        <w:t>2.6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50 control</w:t>
      </w:r>
      <w:r w:rsidR="00755A98">
        <w:rPr>
          <w:color w:val="000000" w:themeColor="text1"/>
        </w:rPr>
        <w:t xml:space="preserve">, </w:t>
      </w:r>
      <w:r w:rsidR="00755A98">
        <w:rPr>
          <w:color w:val="000000" w:themeColor="text1"/>
        </w:rPr>
        <w:t xml:space="preserve">5.6 </w:t>
      </w:r>
      <w:r w:rsidR="00755A98" w:rsidRPr="00026DB9">
        <w:rPr>
          <w:color w:val="000000"/>
        </w:rPr>
        <w:sym w:font="Symbol" w:char="F0B1"/>
      </w:r>
      <w:r w:rsidR="00755A98">
        <w:rPr>
          <w:color w:val="000000"/>
        </w:rPr>
        <w:t xml:space="preserve"> </w:t>
      </w:r>
      <w:r w:rsidR="00755A98">
        <w:rPr>
          <w:color w:val="000000" w:themeColor="text1"/>
        </w:rPr>
        <w:t>1.33 sargasso</w:t>
      </w:r>
      <w:r w:rsidR="007178BA">
        <w:rPr>
          <w:color w:val="000000" w:themeColor="text1"/>
        </w:rPr>
        <w:t xml:space="preserve">; </w:t>
      </w:r>
      <w:r w:rsidR="007178BA">
        <w:rPr>
          <w:i/>
          <w:iCs/>
          <w:color w:val="000000" w:themeColor="text1"/>
        </w:rPr>
        <w:t>d</w:t>
      </w:r>
      <w:r w:rsidR="007178BA">
        <w:rPr>
          <w:color w:val="000000" w:themeColor="text1"/>
        </w:rPr>
        <w:t>=</w:t>
      </w:r>
      <w:r w:rsidR="0096172E">
        <w:rPr>
          <w:color w:val="000000" w:themeColor="text1"/>
        </w:rPr>
        <w:t>0.64</w:t>
      </w:r>
      <w:r w:rsidR="007178BA">
        <w:rPr>
          <w:color w:val="000000" w:themeColor="text1"/>
        </w:rPr>
        <w:t>)</w:t>
      </w:r>
      <w:r w:rsidR="00755A98" w:rsidRPr="00755A98">
        <w:rPr>
          <w:color w:val="000000" w:themeColor="text1"/>
        </w:rPr>
        <w:t xml:space="preserve"> </w:t>
      </w:r>
      <w:r w:rsidR="00755A98">
        <w:rPr>
          <w:color w:val="000000" w:themeColor="text1"/>
        </w:rPr>
        <w:t xml:space="preserve">(Fig. 8B, D, F).  </w:t>
      </w:r>
    </w:p>
    <w:p w14:paraId="5529ED94" w14:textId="77777777" w:rsidR="00AC7780" w:rsidRDefault="00AC7780" w:rsidP="0045017B">
      <w:pPr>
        <w:spacing w:line="480" w:lineRule="auto"/>
        <w:rPr>
          <w:b/>
          <w:bCs/>
        </w:rPr>
      </w:pPr>
    </w:p>
    <w:p w14:paraId="09BA9303" w14:textId="77777777" w:rsidR="0045017B" w:rsidRDefault="0045017B" w:rsidP="0045017B">
      <w:pPr>
        <w:spacing w:line="480" w:lineRule="auto"/>
        <w:rPr>
          <w:b/>
          <w:bCs/>
        </w:rPr>
      </w:pPr>
    </w:p>
    <w:p w14:paraId="0C0DC793" w14:textId="77777777" w:rsidR="00CE5094" w:rsidRDefault="00CE5094" w:rsidP="0045017B">
      <w:pPr>
        <w:spacing w:line="480" w:lineRule="auto"/>
        <w:rPr>
          <w:b/>
          <w:bCs/>
        </w:rPr>
      </w:pPr>
    </w:p>
    <w:p w14:paraId="10205759" w14:textId="3DF144A4" w:rsidR="00CE5094" w:rsidRDefault="00CE5094" w:rsidP="00CE5094">
      <w:pPr>
        <w:spacing w:line="480" w:lineRule="auto"/>
        <w:rPr>
          <w:b/>
          <w:bCs/>
        </w:rPr>
      </w:pPr>
      <w:r>
        <w:rPr>
          <w:b/>
          <w:bCs/>
        </w:rPr>
        <w:lastRenderedPageBreak/>
        <w:t>Figure legends</w:t>
      </w:r>
    </w:p>
    <w:p w14:paraId="4E62D1D6" w14:textId="77777777" w:rsidR="00CE5094" w:rsidRDefault="00CE5094" w:rsidP="00CE5094">
      <w:pPr>
        <w:spacing w:line="480" w:lineRule="auto"/>
        <w:rPr>
          <w:b/>
          <w:bCs/>
        </w:rPr>
      </w:pPr>
    </w:p>
    <w:p w14:paraId="4FC91344" w14:textId="77777777" w:rsidR="00CE5094" w:rsidRPr="00CE5094" w:rsidRDefault="00CE5094" w:rsidP="00CE5094">
      <w:pPr>
        <w:spacing w:line="480" w:lineRule="auto"/>
        <w:jc w:val="both"/>
        <w:rPr>
          <w:b/>
          <w:bCs/>
        </w:rPr>
      </w:pPr>
      <w:r w:rsidRPr="00CE5094">
        <w:rPr>
          <w:b/>
          <w:bCs/>
        </w:rPr>
        <w:t>Figure 1</w:t>
      </w:r>
    </w:p>
    <w:p w14:paraId="6FF4F5F6" w14:textId="77777777" w:rsidR="00CE5094" w:rsidRDefault="00CE5094" w:rsidP="00CE5094">
      <w:pPr>
        <w:spacing w:line="480" w:lineRule="auto"/>
        <w:jc w:val="both"/>
      </w:pPr>
      <w:r>
        <w:t xml:space="preserve">Sargasso pile volume loss over sampling periods (August and November 2022, </w:t>
      </w:r>
      <w:proofErr w:type="gramStart"/>
      <w:r>
        <w:t>March</w:t>
      </w:r>
      <w:proofErr w:type="gramEnd"/>
      <w:r>
        <w:t xml:space="preserve"> and August 2023) as a percent (%) of original volume calculated for sargasso treatments in August 2022. Individual dots represent replicates at the beach (black) and the forest (white).   </w:t>
      </w:r>
    </w:p>
    <w:p w14:paraId="238CCB8A" w14:textId="77777777" w:rsidR="00CE5094" w:rsidRDefault="00CE5094" w:rsidP="00CE5094">
      <w:pPr>
        <w:spacing w:line="480" w:lineRule="auto"/>
        <w:jc w:val="both"/>
        <w:rPr>
          <w:b/>
          <w:bCs/>
        </w:rPr>
      </w:pPr>
    </w:p>
    <w:p w14:paraId="6B6939A2" w14:textId="77777777" w:rsidR="00CE5094" w:rsidRPr="00CE5094" w:rsidRDefault="00CE5094" w:rsidP="00CE5094">
      <w:pPr>
        <w:spacing w:line="480" w:lineRule="auto"/>
        <w:jc w:val="both"/>
        <w:rPr>
          <w:b/>
          <w:bCs/>
        </w:rPr>
      </w:pPr>
      <w:r w:rsidRPr="00CE5094">
        <w:rPr>
          <w:b/>
          <w:bCs/>
        </w:rPr>
        <w:t>Figure 2</w:t>
      </w:r>
    </w:p>
    <w:p w14:paraId="3ED4E726" w14:textId="77777777" w:rsidR="00CE5094" w:rsidRPr="00C12CE8" w:rsidRDefault="00CE5094" w:rsidP="00CE5094">
      <w:pPr>
        <w:spacing w:line="480" w:lineRule="auto"/>
        <w:jc w:val="both"/>
      </w:pPr>
      <w:r>
        <w:t xml:space="preserve">Percent decomposition of initial dry mass of large (gray bars) and small (white bars) mesh bags at beach (left column) and the forest (right column) in November 2022 (A) and March 2023 (B). Error bars represent mean </w:t>
      </w:r>
      <w:r w:rsidRPr="00026DB9">
        <w:rPr>
          <w:color w:val="000000"/>
        </w:rPr>
        <w:sym w:font="Symbol" w:char="F0B1"/>
      </w:r>
      <w:r>
        <w:rPr>
          <w:color w:val="000000"/>
        </w:rPr>
        <w:t xml:space="preserve"> SE. Note that </w:t>
      </w:r>
      <w:r>
        <w:t>no values are reported for large mesh bags at the beach in March 2022 due to vandalism, the lack of a bar does not indicate zero decomposition.</w:t>
      </w:r>
    </w:p>
    <w:p w14:paraId="08B47AD8" w14:textId="77777777" w:rsidR="00CE5094" w:rsidRPr="00026DB9" w:rsidRDefault="00CE5094" w:rsidP="00CE5094">
      <w:pPr>
        <w:spacing w:line="480" w:lineRule="auto"/>
        <w:jc w:val="both"/>
        <w:rPr>
          <w:b/>
          <w:bCs/>
        </w:rPr>
      </w:pPr>
    </w:p>
    <w:p w14:paraId="0ED96260" w14:textId="77777777" w:rsidR="00CE5094" w:rsidRPr="00CE5094" w:rsidRDefault="00CE5094" w:rsidP="00CE5094">
      <w:pPr>
        <w:spacing w:line="480" w:lineRule="auto"/>
        <w:jc w:val="both"/>
        <w:rPr>
          <w:b/>
          <w:bCs/>
        </w:rPr>
      </w:pPr>
      <w:r w:rsidRPr="00CE5094">
        <w:rPr>
          <w:b/>
          <w:bCs/>
        </w:rPr>
        <w:t>Figure 3</w:t>
      </w:r>
    </w:p>
    <w:p w14:paraId="449FAF4D" w14:textId="77777777" w:rsidR="00CE5094" w:rsidRDefault="00CE5094" w:rsidP="00CE5094">
      <w:pPr>
        <w:spacing w:line="480" w:lineRule="auto"/>
        <w:jc w:val="both"/>
      </w:pPr>
      <w:r>
        <w:t xml:space="preserve">Nitrate content (mg/L) over sampling periods (August and November 2022, </w:t>
      </w:r>
      <w:proofErr w:type="gramStart"/>
      <w:r>
        <w:t>March</w:t>
      </w:r>
      <w:proofErr w:type="gramEnd"/>
      <w:r>
        <w:t xml:space="preserve"> and August 2023) by site (beach A,C and forest B,D). Nitrate content in the top panels (A,B) were extracted from seaweed tissue in sargasso plots (gray bars) and nitrate content in the bottom panels (C,D) were extracted from sediment in sargasso and control (black bars) treatments.  Error bars represent mean </w:t>
      </w:r>
      <w:r w:rsidRPr="00026DB9">
        <w:rPr>
          <w:color w:val="000000"/>
        </w:rPr>
        <w:sym w:font="Symbol" w:char="F0B1"/>
      </w:r>
      <w:r>
        <w:rPr>
          <w:color w:val="000000"/>
        </w:rPr>
        <w:t xml:space="preserve"> SE. Note that control plots did not produce measurable levels of nitrates, thus, they are shown as solid black lines rather than bars. </w:t>
      </w:r>
      <w:r>
        <w:t xml:space="preserve"> </w:t>
      </w:r>
    </w:p>
    <w:p w14:paraId="3D15002E" w14:textId="77777777" w:rsidR="00CE5094" w:rsidRDefault="00CE5094" w:rsidP="00CE5094">
      <w:pPr>
        <w:spacing w:line="480" w:lineRule="auto"/>
        <w:jc w:val="both"/>
      </w:pPr>
    </w:p>
    <w:p w14:paraId="69C33375" w14:textId="77777777" w:rsidR="00CE5094" w:rsidRDefault="00CE5094" w:rsidP="00CE5094">
      <w:pPr>
        <w:spacing w:line="480" w:lineRule="auto"/>
        <w:jc w:val="both"/>
      </w:pPr>
    </w:p>
    <w:p w14:paraId="4023AF1C" w14:textId="77777777" w:rsidR="00CE5094" w:rsidRDefault="00CE5094" w:rsidP="00CE5094">
      <w:pPr>
        <w:spacing w:line="480" w:lineRule="auto"/>
        <w:jc w:val="both"/>
      </w:pPr>
    </w:p>
    <w:p w14:paraId="69B4AB11" w14:textId="77777777" w:rsidR="00CE5094" w:rsidRPr="00CE5094" w:rsidRDefault="00CE5094" w:rsidP="00CE5094">
      <w:pPr>
        <w:spacing w:line="480" w:lineRule="auto"/>
        <w:jc w:val="both"/>
        <w:rPr>
          <w:b/>
          <w:bCs/>
        </w:rPr>
      </w:pPr>
      <w:r w:rsidRPr="00CE5094">
        <w:rPr>
          <w:b/>
          <w:bCs/>
        </w:rPr>
        <w:lastRenderedPageBreak/>
        <w:t>Figure 4</w:t>
      </w:r>
    </w:p>
    <w:p w14:paraId="53139A85" w14:textId="77777777" w:rsidR="00CE5094" w:rsidRDefault="00CE5094" w:rsidP="00CE5094">
      <w:pPr>
        <w:spacing w:line="480" w:lineRule="auto"/>
        <w:jc w:val="both"/>
        <w:rPr>
          <w:color w:val="000000"/>
        </w:rPr>
      </w:pPr>
      <w:r>
        <w:t>Grams of CO</w:t>
      </w:r>
      <w:r>
        <w:rPr>
          <w:vertAlign w:val="subscript"/>
        </w:rPr>
        <w:t xml:space="preserve">2 </w:t>
      </w:r>
      <w:r>
        <w:t>per m</w:t>
      </w:r>
      <w:r>
        <w:rPr>
          <w:vertAlign w:val="superscript"/>
        </w:rPr>
        <w:t>2</w:t>
      </w:r>
      <w:r>
        <w:t xml:space="preserve"> over an hour in control and sargasso plots at the beach (A) and forest (B) from samples collected with ‘gas collectors’ November 2022. Respirometer CO</w:t>
      </w:r>
      <w:r>
        <w:rPr>
          <w:vertAlign w:val="subscript"/>
        </w:rPr>
        <w:t xml:space="preserve">2  </w:t>
      </w:r>
      <w:r>
        <w:t>(</w:t>
      </w:r>
      <w:r w:rsidRPr="00C12CE8">
        <w:rPr>
          <w:highlight w:val="yellow"/>
        </w:rPr>
        <w:t>units</w:t>
      </w:r>
      <w:r>
        <w:t xml:space="preserve">) readings from beach (C) and forest (D) control and sargasso plot centers (gray bars) and edges (white bars) in August 2023. Error bars represent mean </w:t>
      </w:r>
      <w:r w:rsidRPr="00026DB9">
        <w:rPr>
          <w:color w:val="000000"/>
        </w:rPr>
        <w:sym w:font="Symbol" w:char="F0B1"/>
      </w:r>
      <w:r>
        <w:rPr>
          <w:color w:val="000000"/>
        </w:rPr>
        <w:t xml:space="preserve"> SE.</w:t>
      </w:r>
    </w:p>
    <w:p w14:paraId="321BB702" w14:textId="77777777" w:rsidR="00CE5094" w:rsidRDefault="00CE5094" w:rsidP="00CE5094">
      <w:pPr>
        <w:spacing w:line="480" w:lineRule="auto"/>
        <w:jc w:val="both"/>
        <w:rPr>
          <w:color w:val="000000"/>
        </w:rPr>
      </w:pPr>
    </w:p>
    <w:p w14:paraId="6C48A7A2" w14:textId="77777777" w:rsidR="00CE5094" w:rsidRPr="00CE5094" w:rsidRDefault="00CE5094" w:rsidP="00CE5094">
      <w:pPr>
        <w:spacing w:line="480" w:lineRule="auto"/>
        <w:jc w:val="both"/>
        <w:rPr>
          <w:b/>
          <w:bCs/>
        </w:rPr>
      </w:pPr>
      <w:r w:rsidRPr="00CE5094">
        <w:rPr>
          <w:b/>
          <w:bCs/>
        </w:rPr>
        <w:t>Figure 5</w:t>
      </w:r>
    </w:p>
    <w:p w14:paraId="3A53DEDF" w14:textId="77777777" w:rsidR="00CE5094" w:rsidRDefault="00CE5094" w:rsidP="00CE5094">
      <w:pPr>
        <w:spacing w:line="480" w:lineRule="auto"/>
        <w:jc w:val="both"/>
      </w:pPr>
      <w:r>
        <w:t xml:space="preserve">Mean percent cover of plot interiors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E99F5F1" w14:textId="77777777" w:rsidR="00CE5094" w:rsidRDefault="00CE5094" w:rsidP="00CE5094">
      <w:pPr>
        <w:spacing w:line="480" w:lineRule="auto"/>
        <w:jc w:val="both"/>
      </w:pPr>
    </w:p>
    <w:p w14:paraId="337CEBBA" w14:textId="77777777" w:rsidR="00CE5094" w:rsidRPr="00CE5094" w:rsidRDefault="00CE5094" w:rsidP="00CE5094">
      <w:pPr>
        <w:spacing w:line="480" w:lineRule="auto"/>
        <w:jc w:val="both"/>
        <w:rPr>
          <w:b/>
          <w:bCs/>
        </w:rPr>
      </w:pPr>
      <w:r w:rsidRPr="00CE5094">
        <w:rPr>
          <w:b/>
          <w:bCs/>
        </w:rPr>
        <w:t>Figure 6</w:t>
      </w:r>
    </w:p>
    <w:p w14:paraId="0B0F180F" w14:textId="53C757DE" w:rsidR="00CE5094" w:rsidRDefault="00CE5094" w:rsidP="00CE5094">
      <w:pPr>
        <w:spacing w:line="480" w:lineRule="auto"/>
        <w:jc w:val="both"/>
      </w:pPr>
      <w:r>
        <w:t xml:space="preserve">Mean percent cover of plot perimeter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6B74349" w14:textId="77777777" w:rsidR="00CE5094" w:rsidRPr="00CE5094" w:rsidRDefault="00CE5094" w:rsidP="00CE5094">
      <w:pPr>
        <w:spacing w:line="480" w:lineRule="auto"/>
        <w:rPr>
          <w:b/>
          <w:bCs/>
        </w:rPr>
      </w:pPr>
      <w:r w:rsidRPr="00CE5094">
        <w:rPr>
          <w:b/>
          <w:bCs/>
        </w:rPr>
        <w:lastRenderedPageBreak/>
        <w:t>Figure 7</w:t>
      </w:r>
    </w:p>
    <w:p w14:paraId="2F9D26FB" w14:textId="77777777" w:rsidR="00CE5094" w:rsidRDefault="00CE5094" w:rsidP="00CE5094">
      <w:pPr>
        <w:spacing w:line="480" w:lineRule="auto"/>
        <w:rPr>
          <w:color w:val="000000"/>
        </w:rPr>
      </w:pPr>
      <w:r>
        <w:t>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AED39DC" w14:textId="77777777" w:rsidR="00CE5094" w:rsidRDefault="00CE5094" w:rsidP="00CE5094">
      <w:pPr>
        <w:spacing w:line="480" w:lineRule="auto"/>
        <w:jc w:val="both"/>
      </w:pPr>
    </w:p>
    <w:p w14:paraId="39D17C1F" w14:textId="77777777" w:rsidR="00CE5094" w:rsidRPr="00CE5094" w:rsidRDefault="00CE5094" w:rsidP="00CE5094">
      <w:pPr>
        <w:spacing w:line="480" w:lineRule="auto"/>
        <w:rPr>
          <w:b/>
          <w:bCs/>
        </w:rPr>
      </w:pPr>
      <w:r w:rsidRPr="00CE5094">
        <w:rPr>
          <w:b/>
          <w:bCs/>
        </w:rPr>
        <w:t>Figure 8</w:t>
      </w:r>
    </w:p>
    <w:p w14:paraId="0AF1B89F" w14:textId="095EE272" w:rsidR="00CE5094" w:rsidRDefault="00CE5094" w:rsidP="00CE5094">
      <w:pPr>
        <w:spacing w:line="480" w:lineRule="auto"/>
        <w:rPr>
          <w:color w:val="000000"/>
        </w:rPr>
      </w:pPr>
      <w:r>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55A9BC5" w14:textId="77777777" w:rsidR="00CE5094" w:rsidRPr="00CE5094" w:rsidRDefault="00CE5094" w:rsidP="00CE5094">
      <w:pPr>
        <w:spacing w:line="480" w:lineRule="auto"/>
        <w:rPr>
          <w:color w:val="000000"/>
        </w:rPr>
      </w:pPr>
    </w:p>
    <w:p w14:paraId="7644527F" w14:textId="77777777" w:rsidR="00CE5094" w:rsidRPr="00CE5094" w:rsidRDefault="00CE5094" w:rsidP="00CE5094">
      <w:pPr>
        <w:spacing w:line="480" w:lineRule="auto"/>
        <w:rPr>
          <w:b/>
          <w:bCs/>
        </w:rPr>
      </w:pPr>
      <w:r w:rsidRPr="00CE5094">
        <w:rPr>
          <w:b/>
          <w:bCs/>
        </w:rPr>
        <w:t>Supplementary Figure 1</w:t>
      </w:r>
    </w:p>
    <w:p w14:paraId="361DCED1" w14:textId="77777777" w:rsidR="00CE5094" w:rsidRDefault="00CE5094" w:rsidP="00CE5094">
      <w:pPr>
        <w:spacing w:line="480" w:lineRule="auto"/>
        <w:rPr>
          <w:color w:val="000000"/>
        </w:rPr>
      </w:pPr>
      <w:r>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w:t>
      </w:r>
      <w:r>
        <w:lastRenderedPageBreak/>
        <w:t xml:space="preserve">and forest (right column). Panel rows indicate distance from treatment plots (0m, 0.75m, and 1.5m). Error bars represent mean </w:t>
      </w:r>
      <w:r w:rsidRPr="00026DB9">
        <w:rPr>
          <w:color w:val="000000"/>
        </w:rPr>
        <w:sym w:font="Symbol" w:char="F0B1"/>
      </w:r>
      <w:r>
        <w:rPr>
          <w:color w:val="000000"/>
        </w:rPr>
        <w:t xml:space="preserve"> SE.</w:t>
      </w:r>
    </w:p>
    <w:p w14:paraId="30940B5B" w14:textId="77777777" w:rsidR="00CE5094" w:rsidRDefault="00CE5094" w:rsidP="00CE5094">
      <w:pPr>
        <w:spacing w:line="480" w:lineRule="auto"/>
        <w:rPr>
          <w:color w:val="000000"/>
        </w:rPr>
      </w:pPr>
    </w:p>
    <w:p w14:paraId="3A847D52" w14:textId="77777777" w:rsidR="00CE5094" w:rsidRPr="00CE5094" w:rsidRDefault="00CE5094" w:rsidP="00CE5094">
      <w:pPr>
        <w:spacing w:line="480" w:lineRule="auto"/>
        <w:rPr>
          <w:b/>
          <w:bCs/>
        </w:rPr>
      </w:pPr>
      <w:r w:rsidRPr="00CE5094">
        <w:rPr>
          <w:b/>
          <w:bCs/>
        </w:rPr>
        <w:t>Supplementary Figure 2</w:t>
      </w:r>
    </w:p>
    <w:p w14:paraId="07C895C6"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5267E62" w14:textId="77777777" w:rsidR="00CE5094" w:rsidRDefault="00CE5094" w:rsidP="00CE5094">
      <w:pPr>
        <w:spacing w:line="480" w:lineRule="auto"/>
      </w:pPr>
    </w:p>
    <w:p w14:paraId="20CB4AF2" w14:textId="77777777" w:rsidR="00CE5094" w:rsidRPr="00CE5094" w:rsidRDefault="00CE5094" w:rsidP="00CE5094">
      <w:pPr>
        <w:spacing w:line="480" w:lineRule="auto"/>
        <w:rPr>
          <w:b/>
          <w:bCs/>
        </w:rPr>
      </w:pPr>
      <w:r w:rsidRPr="00CE5094">
        <w:rPr>
          <w:b/>
          <w:bCs/>
        </w:rPr>
        <w:t>Supplementary Figure 3</w:t>
      </w:r>
    </w:p>
    <w:p w14:paraId="3206FB7C"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50EA8828" w14:textId="77777777" w:rsidR="00CE5094" w:rsidRDefault="00CE5094" w:rsidP="00CE5094">
      <w:pPr>
        <w:spacing w:line="480" w:lineRule="auto"/>
      </w:pPr>
    </w:p>
    <w:p w14:paraId="507644A4" w14:textId="77777777" w:rsidR="00CE5094" w:rsidRPr="00CE5094" w:rsidRDefault="00CE5094" w:rsidP="00CE5094">
      <w:pPr>
        <w:spacing w:line="480" w:lineRule="auto"/>
        <w:rPr>
          <w:b/>
          <w:bCs/>
        </w:rPr>
      </w:pPr>
      <w:r w:rsidRPr="00CE5094">
        <w:rPr>
          <w:b/>
          <w:bCs/>
        </w:rPr>
        <w:t>Supplementary Figure 4</w:t>
      </w:r>
    </w:p>
    <w:p w14:paraId="643426CF"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FC1CE3B" w14:textId="77777777" w:rsidR="00CE5094" w:rsidRDefault="00CE5094" w:rsidP="00CE5094">
      <w:pPr>
        <w:spacing w:line="480" w:lineRule="auto"/>
      </w:pPr>
    </w:p>
    <w:p w14:paraId="09119104" w14:textId="77777777" w:rsidR="00CE5094" w:rsidRPr="00CE5094" w:rsidRDefault="00CE5094" w:rsidP="00CE5094">
      <w:pPr>
        <w:spacing w:line="480" w:lineRule="auto"/>
        <w:rPr>
          <w:b/>
          <w:bCs/>
        </w:rPr>
      </w:pPr>
      <w:r w:rsidRPr="00CE5094">
        <w:rPr>
          <w:b/>
          <w:bCs/>
        </w:rPr>
        <w:t>Supplementary Figure 5</w:t>
      </w:r>
    </w:p>
    <w:p w14:paraId="01F5094B"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45900A15" w14:textId="77777777" w:rsidR="00CE5094" w:rsidRDefault="00CE5094" w:rsidP="0045017B">
      <w:pPr>
        <w:spacing w:line="480" w:lineRule="auto"/>
        <w:rPr>
          <w:b/>
          <w:bCs/>
        </w:rPr>
      </w:pPr>
    </w:p>
    <w:p w14:paraId="7FACE2A5" w14:textId="1B999293" w:rsidR="008C5640" w:rsidRPr="00026DB9" w:rsidRDefault="00CF5B7D" w:rsidP="0045017B">
      <w:pPr>
        <w:spacing w:line="480" w:lineRule="auto"/>
        <w:rPr>
          <w:b/>
          <w:bCs/>
        </w:rPr>
      </w:pPr>
      <w:r w:rsidRPr="00026DB9">
        <w:rPr>
          <w:b/>
          <w:bCs/>
        </w:rPr>
        <w:lastRenderedPageBreak/>
        <w:t>Figures</w:t>
      </w:r>
    </w:p>
    <w:p w14:paraId="391AF56A" w14:textId="270971B2" w:rsidR="00CF5B7D" w:rsidRPr="00026DB9" w:rsidRDefault="00CF5B7D" w:rsidP="0045017B">
      <w:pPr>
        <w:spacing w:line="480" w:lineRule="auto"/>
      </w:pPr>
      <w:r w:rsidRPr="00026DB9">
        <w:t>Figure 1. Pile volume</w:t>
      </w:r>
      <w:r w:rsidR="0045017B">
        <w:t>s</w:t>
      </w:r>
    </w:p>
    <w:p w14:paraId="5A45BD0C" w14:textId="77777777" w:rsidR="00CF5B7D" w:rsidRPr="00026DB9" w:rsidRDefault="00CF5B7D" w:rsidP="0045017B">
      <w:pPr>
        <w:spacing w:line="480" w:lineRule="auto"/>
      </w:pPr>
      <w:r w:rsidRPr="00026DB9">
        <w:rPr>
          <w:noProof/>
        </w:rPr>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11"/>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648C95FE" w14:textId="77777777" w:rsidR="0045017B" w:rsidRDefault="0045017B" w:rsidP="0045017B">
      <w:pPr>
        <w:spacing w:line="480" w:lineRule="auto"/>
      </w:pPr>
    </w:p>
    <w:p w14:paraId="4FA593A1" w14:textId="77777777" w:rsidR="00530BFB" w:rsidRDefault="00530BFB" w:rsidP="0045017B">
      <w:pPr>
        <w:spacing w:line="480" w:lineRule="auto"/>
      </w:pPr>
    </w:p>
    <w:p w14:paraId="711FB763" w14:textId="77777777" w:rsidR="0045017B" w:rsidRDefault="0045017B" w:rsidP="0045017B">
      <w:pPr>
        <w:spacing w:line="480" w:lineRule="auto"/>
      </w:pPr>
    </w:p>
    <w:p w14:paraId="3077B1B2" w14:textId="77777777" w:rsidR="0045017B" w:rsidRDefault="0045017B" w:rsidP="0045017B">
      <w:pPr>
        <w:spacing w:line="480" w:lineRule="auto"/>
      </w:pPr>
    </w:p>
    <w:p w14:paraId="014C03ED" w14:textId="77777777" w:rsidR="0045017B" w:rsidRDefault="0045017B" w:rsidP="0045017B">
      <w:pPr>
        <w:spacing w:line="480" w:lineRule="auto"/>
      </w:pPr>
    </w:p>
    <w:p w14:paraId="2BA78003" w14:textId="77777777" w:rsidR="0045017B" w:rsidRDefault="0045017B" w:rsidP="0045017B">
      <w:pPr>
        <w:spacing w:line="480" w:lineRule="auto"/>
      </w:pPr>
    </w:p>
    <w:p w14:paraId="2CE2EC78" w14:textId="77777777" w:rsidR="0045017B" w:rsidRDefault="0045017B" w:rsidP="0045017B">
      <w:pPr>
        <w:spacing w:line="480" w:lineRule="auto"/>
      </w:pPr>
    </w:p>
    <w:p w14:paraId="032D9034" w14:textId="77777777" w:rsidR="0045017B" w:rsidRDefault="0045017B" w:rsidP="0045017B">
      <w:pPr>
        <w:spacing w:line="480" w:lineRule="auto"/>
      </w:pPr>
    </w:p>
    <w:p w14:paraId="69AEF134" w14:textId="77777777" w:rsidR="0045017B" w:rsidRDefault="0045017B" w:rsidP="0045017B">
      <w:pPr>
        <w:spacing w:line="480" w:lineRule="auto"/>
      </w:pPr>
    </w:p>
    <w:p w14:paraId="6358CF52" w14:textId="77777777" w:rsidR="0045017B" w:rsidRDefault="0045017B" w:rsidP="0045017B">
      <w:pPr>
        <w:spacing w:line="480" w:lineRule="auto"/>
      </w:pPr>
    </w:p>
    <w:p w14:paraId="15AD3B51" w14:textId="77777777" w:rsidR="00160A8F" w:rsidRDefault="00160A8F" w:rsidP="0045017B">
      <w:pPr>
        <w:spacing w:line="480" w:lineRule="auto"/>
      </w:pPr>
    </w:p>
    <w:p w14:paraId="71CCAD5E" w14:textId="77777777" w:rsidR="00160A8F" w:rsidRDefault="00160A8F" w:rsidP="0045017B">
      <w:pPr>
        <w:spacing w:line="480" w:lineRule="auto"/>
      </w:pPr>
    </w:p>
    <w:p w14:paraId="6D29C283" w14:textId="77777777" w:rsidR="00160A8F" w:rsidRPr="00026DB9" w:rsidRDefault="00160A8F" w:rsidP="0045017B">
      <w:pPr>
        <w:spacing w:line="480" w:lineRule="auto"/>
      </w:pPr>
    </w:p>
    <w:p w14:paraId="64B54935" w14:textId="0BE589CE" w:rsidR="00B138B9" w:rsidRDefault="00CF5B7D" w:rsidP="0045017B">
      <w:pPr>
        <w:spacing w:line="480" w:lineRule="auto"/>
      </w:pPr>
      <w:r w:rsidRPr="00026DB9">
        <w:lastRenderedPageBreak/>
        <w:t>Figure 2. Mesh bag decomposition</w:t>
      </w:r>
    </w:p>
    <w:p w14:paraId="44A13587" w14:textId="2DF91862" w:rsidR="00CF5B7D" w:rsidRPr="00026DB9" w:rsidRDefault="00627CC9" w:rsidP="0045017B">
      <w:pPr>
        <w:spacing w:line="480" w:lineRule="auto"/>
      </w:pPr>
      <w:r w:rsidRPr="00627CC9">
        <w:drawing>
          <wp:inline distT="0" distB="0" distL="0" distR="0" wp14:anchorId="48292D49" wp14:editId="5738067E">
            <wp:extent cx="3994373" cy="3549600"/>
            <wp:effectExtent l="0" t="0" r="0" b="0"/>
            <wp:docPr id="680087603" name="Picture 1" descr="A graph of different siz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87603" name="Picture 1" descr="A graph of different sizes of objects&#10;&#10;Description automatically generated with medium confidence"/>
                    <pic:cNvPicPr/>
                  </pic:nvPicPr>
                  <pic:blipFill rotWithShape="1">
                    <a:blip r:embed="rId12"/>
                    <a:srcRect l="5089" t="7486" r="5631"/>
                    <a:stretch/>
                  </pic:blipFill>
                  <pic:spPr bwMode="auto">
                    <a:xfrm>
                      <a:off x="0" y="0"/>
                      <a:ext cx="4012499" cy="3565708"/>
                    </a:xfrm>
                    <a:prstGeom prst="rect">
                      <a:avLst/>
                    </a:prstGeom>
                    <a:ln>
                      <a:noFill/>
                    </a:ln>
                    <a:extLst>
                      <a:ext uri="{53640926-AAD7-44D8-BBD7-CCE9431645EC}">
                        <a14:shadowObscured xmlns:a14="http://schemas.microsoft.com/office/drawing/2010/main"/>
                      </a:ext>
                    </a:extLst>
                  </pic:spPr>
                </pic:pic>
              </a:graphicData>
            </a:graphic>
          </wp:inline>
        </w:drawing>
      </w:r>
    </w:p>
    <w:p w14:paraId="056FBA08" w14:textId="77777777" w:rsidR="0045017B" w:rsidRDefault="0045017B" w:rsidP="0045017B">
      <w:pPr>
        <w:spacing w:line="480" w:lineRule="auto"/>
      </w:pPr>
    </w:p>
    <w:p w14:paraId="4BD90C7F" w14:textId="77777777" w:rsidR="00D52105" w:rsidRDefault="00D52105" w:rsidP="0045017B">
      <w:pPr>
        <w:spacing w:line="480" w:lineRule="auto"/>
      </w:pPr>
    </w:p>
    <w:p w14:paraId="70A7AF81" w14:textId="77777777" w:rsidR="0045017B" w:rsidRDefault="0045017B" w:rsidP="0045017B">
      <w:pPr>
        <w:spacing w:line="480" w:lineRule="auto"/>
      </w:pPr>
    </w:p>
    <w:p w14:paraId="35789448" w14:textId="77777777" w:rsidR="0045017B" w:rsidRDefault="0045017B" w:rsidP="0045017B">
      <w:pPr>
        <w:spacing w:line="480" w:lineRule="auto"/>
      </w:pPr>
    </w:p>
    <w:p w14:paraId="45CA4DEC" w14:textId="77777777" w:rsidR="0045017B" w:rsidRDefault="0045017B" w:rsidP="0045017B">
      <w:pPr>
        <w:spacing w:line="480" w:lineRule="auto"/>
      </w:pPr>
    </w:p>
    <w:p w14:paraId="59F249D0" w14:textId="77777777" w:rsidR="0045017B" w:rsidRDefault="0045017B" w:rsidP="0045017B">
      <w:pPr>
        <w:spacing w:line="480" w:lineRule="auto"/>
      </w:pPr>
    </w:p>
    <w:p w14:paraId="2C900C33" w14:textId="77777777" w:rsidR="0045017B" w:rsidRDefault="0045017B" w:rsidP="0045017B">
      <w:pPr>
        <w:spacing w:line="480" w:lineRule="auto"/>
      </w:pPr>
    </w:p>
    <w:p w14:paraId="34E2A2B7" w14:textId="77777777" w:rsidR="0045017B" w:rsidRDefault="0045017B" w:rsidP="0045017B">
      <w:pPr>
        <w:spacing w:line="480" w:lineRule="auto"/>
      </w:pPr>
    </w:p>
    <w:p w14:paraId="7C2803F3" w14:textId="77777777" w:rsidR="0045017B" w:rsidRDefault="0045017B" w:rsidP="0045017B">
      <w:pPr>
        <w:spacing w:line="480" w:lineRule="auto"/>
      </w:pPr>
    </w:p>
    <w:p w14:paraId="1A7ED093" w14:textId="77777777" w:rsidR="0045017B" w:rsidRDefault="0045017B" w:rsidP="0045017B">
      <w:pPr>
        <w:spacing w:line="480" w:lineRule="auto"/>
      </w:pPr>
    </w:p>
    <w:p w14:paraId="7B455E40" w14:textId="77777777" w:rsidR="0045017B" w:rsidRDefault="0045017B" w:rsidP="0045017B">
      <w:pPr>
        <w:spacing w:line="480" w:lineRule="auto"/>
      </w:pPr>
    </w:p>
    <w:p w14:paraId="6737FE32" w14:textId="77777777" w:rsidR="0045017B" w:rsidRDefault="0045017B" w:rsidP="0045017B">
      <w:pPr>
        <w:spacing w:line="480" w:lineRule="auto"/>
      </w:pPr>
    </w:p>
    <w:p w14:paraId="50DE90C6" w14:textId="5C61DD9F" w:rsidR="00CF5B7D" w:rsidRPr="00026DB9" w:rsidRDefault="00CF5B7D" w:rsidP="0045017B">
      <w:pPr>
        <w:spacing w:line="480" w:lineRule="auto"/>
      </w:pPr>
      <w:r w:rsidRPr="00026DB9">
        <w:lastRenderedPageBreak/>
        <w:t xml:space="preserve">Figure 3. Nitrate content </w:t>
      </w:r>
    </w:p>
    <w:p w14:paraId="52C35C53" w14:textId="7BA16FDA" w:rsidR="0045017B" w:rsidRPr="00627CC9" w:rsidRDefault="00627CC9" w:rsidP="0045017B">
      <w:pPr>
        <w:spacing w:line="480" w:lineRule="auto"/>
        <w:rPr>
          <w:b/>
          <w:bCs/>
        </w:rPr>
      </w:pPr>
      <w:r w:rsidRPr="00627CC9">
        <w:rPr>
          <w:b/>
          <w:bCs/>
        </w:rPr>
        <w:drawing>
          <wp:inline distT="0" distB="0" distL="0" distR="0" wp14:anchorId="7B4D0271" wp14:editId="2BCB31FE">
            <wp:extent cx="5943600" cy="3143885"/>
            <wp:effectExtent l="0" t="0" r="0" b="5715"/>
            <wp:docPr id="127512475"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2475" name="Picture 1" descr="A graph of different sizes and shapes&#10;&#10;Description automatically generated with medium confidence"/>
                    <pic:cNvPicPr/>
                  </pic:nvPicPr>
                  <pic:blipFill>
                    <a:blip r:embed="rId13"/>
                    <a:stretch>
                      <a:fillRect/>
                    </a:stretch>
                  </pic:blipFill>
                  <pic:spPr>
                    <a:xfrm>
                      <a:off x="0" y="0"/>
                      <a:ext cx="5943600" cy="3143885"/>
                    </a:xfrm>
                    <a:prstGeom prst="rect">
                      <a:avLst/>
                    </a:prstGeom>
                  </pic:spPr>
                </pic:pic>
              </a:graphicData>
            </a:graphic>
          </wp:inline>
        </w:drawing>
      </w:r>
    </w:p>
    <w:p w14:paraId="3FDF4007" w14:textId="77777777" w:rsidR="00F42A23" w:rsidRDefault="00F42A23" w:rsidP="0045017B">
      <w:pPr>
        <w:spacing w:line="480" w:lineRule="auto"/>
      </w:pPr>
    </w:p>
    <w:p w14:paraId="1E41C2C0" w14:textId="77777777" w:rsidR="00F42A23" w:rsidRDefault="00F42A23" w:rsidP="0045017B">
      <w:pPr>
        <w:spacing w:line="480" w:lineRule="auto"/>
      </w:pPr>
    </w:p>
    <w:p w14:paraId="19B674AE" w14:textId="77777777" w:rsidR="0045017B" w:rsidRDefault="0045017B" w:rsidP="0045017B">
      <w:pPr>
        <w:spacing w:line="480" w:lineRule="auto"/>
      </w:pPr>
    </w:p>
    <w:p w14:paraId="3A6859AE" w14:textId="77777777" w:rsidR="0045017B" w:rsidRDefault="0045017B" w:rsidP="0045017B">
      <w:pPr>
        <w:spacing w:line="480" w:lineRule="auto"/>
      </w:pPr>
    </w:p>
    <w:p w14:paraId="476A0133" w14:textId="77777777" w:rsidR="0045017B" w:rsidRDefault="0045017B" w:rsidP="0045017B">
      <w:pPr>
        <w:spacing w:line="480" w:lineRule="auto"/>
      </w:pPr>
    </w:p>
    <w:p w14:paraId="4817A216" w14:textId="77777777" w:rsidR="0045017B" w:rsidRDefault="0045017B" w:rsidP="0045017B">
      <w:pPr>
        <w:spacing w:line="480" w:lineRule="auto"/>
      </w:pPr>
    </w:p>
    <w:p w14:paraId="31AA13B4" w14:textId="77777777" w:rsidR="0045017B" w:rsidRDefault="0045017B" w:rsidP="0045017B">
      <w:pPr>
        <w:spacing w:line="480" w:lineRule="auto"/>
      </w:pPr>
    </w:p>
    <w:p w14:paraId="71D9911D" w14:textId="77777777" w:rsidR="0045017B" w:rsidRDefault="0045017B" w:rsidP="0045017B">
      <w:pPr>
        <w:spacing w:line="480" w:lineRule="auto"/>
      </w:pPr>
    </w:p>
    <w:p w14:paraId="7A1A5D89" w14:textId="77777777" w:rsidR="0045017B" w:rsidRDefault="0045017B" w:rsidP="0045017B">
      <w:pPr>
        <w:spacing w:line="480" w:lineRule="auto"/>
      </w:pPr>
    </w:p>
    <w:p w14:paraId="55A7CB6C" w14:textId="77777777" w:rsidR="0045017B" w:rsidRDefault="0045017B" w:rsidP="0045017B">
      <w:pPr>
        <w:spacing w:line="480" w:lineRule="auto"/>
      </w:pPr>
    </w:p>
    <w:p w14:paraId="65D38AD5" w14:textId="77777777" w:rsidR="0045017B" w:rsidRDefault="0045017B" w:rsidP="0045017B">
      <w:pPr>
        <w:spacing w:line="480" w:lineRule="auto"/>
      </w:pPr>
    </w:p>
    <w:p w14:paraId="7C625EB6" w14:textId="77777777" w:rsidR="0045017B" w:rsidRDefault="0045017B" w:rsidP="0045017B">
      <w:pPr>
        <w:spacing w:line="480" w:lineRule="auto"/>
      </w:pPr>
    </w:p>
    <w:p w14:paraId="7CD85480" w14:textId="77777777" w:rsidR="0045017B" w:rsidRPr="00026DB9" w:rsidRDefault="0045017B" w:rsidP="0045017B">
      <w:pPr>
        <w:spacing w:line="480" w:lineRule="auto"/>
      </w:pPr>
    </w:p>
    <w:p w14:paraId="27D861D0" w14:textId="77777777" w:rsidR="00A5191F" w:rsidRDefault="00E860B7" w:rsidP="0045017B">
      <w:pPr>
        <w:spacing w:line="480" w:lineRule="auto"/>
      </w:pPr>
      <w:r>
        <w:lastRenderedPageBreak/>
        <w:t>Fig</w:t>
      </w:r>
      <w:r w:rsidRPr="00026DB9">
        <w:t xml:space="preserve">ure 4. Soil </w:t>
      </w:r>
      <w:commentRangeStart w:id="7"/>
      <w:r w:rsidRPr="00026DB9">
        <w:t xml:space="preserve">respiration </w:t>
      </w:r>
      <w:commentRangeEnd w:id="7"/>
      <w:r w:rsidR="00055CE8">
        <w:rPr>
          <w:rStyle w:val="CommentReference"/>
          <w:rFonts w:asciiTheme="minorHAnsi" w:eastAsiaTheme="minorHAnsi" w:hAnsiTheme="minorHAnsi" w:cstheme="minorBidi"/>
          <w:kern w:val="2"/>
          <w14:ligatures w14:val="standardContextual"/>
        </w:rPr>
        <w:commentReference w:id="7"/>
      </w:r>
    </w:p>
    <w:p w14:paraId="21B42DFD" w14:textId="50BBC682" w:rsidR="00CF5B7D" w:rsidRPr="00026DB9" w:rsidRDefault="00627CC9" w:rsidP="0045017B">
      <w:pPr>
        <w:spacing w:line="480" w:lineRule="auto"/>
      </w:pPr>
      <w:r w:rsidRPr="00627CC9">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Default="00160A8F" w:rsidP="0045017B">
      <w:pPr>
        <w:spacing w:line="480" w:lineRule="auto"/>
      </w:pPr>
    </w:p>
    <w:p w14:paraId="010A6B0F" w14:textId="77777777" w:rsidR="00C12CE8" w:rsidRDefault="00C12CE8" w:rsidP="0045017B">
      <w:pPr>
        <w:spacing w:line="480" w:lineRule="auto"/>
      </w:pPr>
    </w:p>
    <w:p w14:paraId="205F7DAE" w14:textId="77777777" w:rsidR="00C12CE8" w:rsidRDefault="00C12CE8" w:rsidP="0045017B">
      <w:pPr>
        <w:spacing w:line="480" w:lineRule="auto"/>
      </w:pPr>
    </w:p>
    <w:p w14:paraId="0A43ED8F" w14:textId="77777777" w:rsidR="00160A8F" w:rsidRDefault="00160A8F" w:rsidP="0045017B">
      <w:pPr>
        <w:spacing w:line="480" w:lineRule="auto"/>
      </w:pPr>
    </w:p>
    <w:p w14:paraId="1F1EE1D6" w14:textId="77777777" w:rsidR="00160A8F" w:rsidRDefault="00160A8F" w:rsidP="0045017B">
      <w:pPr>
        <w:spacing w:line="480" w:lineRule="auto"/>
      </w:pPr>
    </w:p>
    <w:p w14:paraId="6F20D5A6" w14:textId="77777777" w:rsidR="00160A8F" w:rsidRDefault="00160A8F" w:rsidP="0045017B">
      <w:pPr>
        <w:spacing w:line="480" w:lineRule="auto"/>
      </w:pPr>
    </w:p>
    <w:p w14:paraId="6C812F7B" w14:textId="77777777" w:rsidR="00160A8F" w:rsidRDefault="00160A8F" w:rsidP="0045017B">
      <w:pPr>
        <w:spacing w:line="480" w:lineRule="auto"/>
      </w:pPr>
    </w:p>
    <w:p w14:paraId="5305A239" w14:textId="77777777" w:rsidR="00881AB1" w:rsidRPr="00026DB9" w:rsidRDefault="00881AB1" w:rsidP="0045017B">
      <w:pPr>
        <w:spacing w:line="480" w:lineRule="auto"/>
      </w:pPr>
    </w:p>
    <w:p w14:paraId="17FF7CC3" w14:textId="77777777" w:rsidR="00CF5B7D" w:rsidRPr="00026DB9" w:rsidRDefault="00CF5B7D" w:rsidP="0045017B">
      <w:pPr>
        <w:spacing w:line="480" w:lineRule="auto"/>
      </w:pPr>
      <w:commentRangeStart w:id="8"/>
      <w:r w:rsidRPr="00026DB9">
        <w:lastRenderedPageBreak/>
        <w:t xml:space="preserve">Figure 5. </w:t>
      </w:r>
      <w:commentRangeEnd w:id="8"/>
      <w:r w:rsidR="00055CE8">
        <w:rPr>
          <w:rStyle w:val="CommentReference"/>
          <w:rFonts w:asciiTheme="minorHAnsi" w:eastAsiaTheme="minorHAnsi" w:hAnsiTheme="minorHAnsi" w:cstheme="minorBidi"/>
          <w:kern w:val="2"/>
          <w14:ligatures w14:val="standardContextual"/>
        </w:rPr>
        <w:commentReference w:id="8"/>
      </w:r>
      <w:r w:rsidRPr="00026DB9">
        <w:t>Plot interior percent cover and effect sizes</w:t>
      </w:r>
    </w:p>
    <w:p w14:paraId="3F61F7DE" w14:textId="32292FC3" w:rsidR="00CF5B7D" w:rsidRPr="00026DB9" w:rsidRDefault="00954212" w:rsidP="0045017B">
      <w:pPr>
        <w:spacing w:line="480" w:lineRule="auto"/>
      </w:pPr>
      <w:r w:rsidRPr="00954212">
        <w:drawing>
          <wp:inline distT="0" distB="0" distL="0" distR="0" wp14:anchorId="711A120C" wp14:editId="0FF9A914">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5"/>
                    <a:stretch>
                      <a:fillRect/>
                    </a:stretch>
                  </pic:blipFill>
                  <pic:spPr>
                    <a:xfrm>
                      <a:off x="0" y="0"/>
                      <a:ext cx="5943600" cy="4225925"/>
                    </a:xfrm>
                    <a:prstGeom prst="rect">
                      <a:avLst/>
                    </a:prstGeom>
                  </pic:spPr>
                </pic:pic>
              </a:graphicData>
            </a:graphic>
          </wp:inline>
        </w:drawing>
      </w:r>
    </w:p>
    <w:p w14:paraId="0EA0E1AF" w14:textId="29612BE7" w:rsidR="008C4B8A" w:rsidRDefault="008C4B8A" w:rsidP="0045017B">
      <w:pPr>
        <w:spacing w:line="480" w:lineRule="auto"/>
      </w:pPr>
    </w:p>
    <w:p w14:paraId="7578E573" w14:textId="77777777" w:rsidR="00160A8F" w:rsidRDefault="00160A8F" w:rsidP="0045017B">
      <w:pPr>
        <w:spacing w:line="480" w:lineRule="auto"/>
      </w:pPr>
    </w:p>
    <w:p w14:paraId="579C639B" w14:textId="77777777" w:rsidR="00160A8F" w:rsidRDefault="00160A8F" w:rsidP="0045017B">
      <w:pPr>
        <w:spacing w:line="480" w:lineRule="auto"/>
      </w:pPr>
    </w:p>
    <w:p w14:paraId="300720E7" w14:textId="77777777" w:rsidR="00160A8F" w:rsidRDefault="00160A8F" w:rsidP="0045017B">
      <w:pPr>
        <w:spacing w:line="480" w:lineRule="auto"/>
      </w:pPr>
    </w:p>
    <w:p w14:paraId="749D84AE" w14:textId="77777777" w:rsidR="00160A8F" w:rsidRDefault="00160A8F" w:rsidP="0045017B">
      <w:pPr>
        <w:spacing w:line="480" w:lineRule="auto"/>
      </w:pPr>
    </w:p>
    <w:p w14:paraId="00EDD309" w14:textId="77777777" w:rsidR="00160A8F" w:rsidRDefault="00160A8F" w:rsidP="0045017B">
      <w:pPr>
        <w:spacing w:line="480" w:lineRule="auto"/>
      </w:pPr>
    </w:p>
    <w:p w14:paraId="05D87AC8" w14:textId="77777777" w:rsidR="00160A8F" w:rsidRDefault="00160A8F" w:rsidP="0045017B">
      <w:pPr>
        <w:spacing w:line="480" w:lineRule="auto"/>
      </w:pPr>
    </w:p>
    <w:p w14:paraId="2B6F6193" w14:textId="77777777" w:rsidR="00160A8F" w:rsidRPr="00026DB9" w:rsidRDefault="00160A8F" w:rsidP="0045017B">
      <w:pPr>
        <w:spacing w:line="480" w:lineRule="auto"/>
      </w:pPr>
    </w:p>
    <w:p w14:paraId="000F7BF8" w14:textId="77777777" w:rsidR="00CF5B7D" w:rsidRPr="00026DB9" w:rsidRDefault="00CF5B7D" w:rsidP="0045017B">
      <w:pPr>
        <w:spacing w:line="480" w:lineRule="auto"/>
      </w:pPr>
    </w:p>
    <w:p w14:paraId="6D13939C" w14:textId="77777777" w:rsidR="00CF5B7D" w:rsidRPr="00026DB9" w:rsidRDefault="00CF5B7D" w:rsidP="0045017B">
      <w:pPr>
        <w:spacing w:line="480" w:lineRule="auto"/>
      </w:pPr>
    </w:p>
    <w:p w14:paraId="2312C28F" w14:textId="77777777" w:rsidR="00CF5B7D" w:rsidRPr="00026DB9" w:rsidRDefault="00CF5B7D" w:rsidP="0045017B">
      <w:pPr>
        <w:spacing w:line="480" w:lineRule="auto"/>
      </w:pPr>
      <w:r w:rsidRPr="00026DB9">
        <w:lastRenderedPageBreak/>
        <w:t xml:space="preserve">Figure 6. Plot perimeter percent cover and effect sizes </w:t>
      </w:r>
    </w:p>
    <w:p w14:paraId="21BEA505" w14:textId="09C1ABFE" w:rsidR="00CF5B7D" w:rsidRPr="00026DB9" w:rsidRDefault="00954212" w:rsidP="0045017B">
      <w:pPr>
        <w:spacing w:line="480" w:lineRule="auto"/>
      </w:pPr>
      <w:r w:rsidRPr="00954212">
        <w:drawing>
          <wp:inline distT="0" distB="0" distL="0" distR="0" wp14:anchorId="65EFDE07" wp14:editId="73D2AD33">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6"/>
                    <a:stretch>
                      <a:fillRect/>
                    </a:stretch>
                  </pic:blipFill>
                  <pic:spPr>
                    <a:xfrm>
                      <a:off x="0" y="0"/>
                      <a:ext cx="5943600" cy="4250055"/>
                    </a:xfrm>
                    <a:prstGeom prst="rect">
                      <a:avLst/>
                    </a:prstGeom>
                  </pic:spPr>
                </pic:pic>
              </a:graphicData>
            </a:graphic>
          </wp:inline>
        </w:drawing>
      </w:r>
    </w:p>
    <w:p w14:paraId="29CD65B8" w14:textId="77777777" w:rsidR="00CF5B7D" w:rsidRPr="00026DB9" w:rsidRDefault="00CF5B7D" w:rsidP="0045017B">
      <w:pPr>
        <w:spacing w:line="480" w:lineRule="auto"/>
      </w:pPr>
    </w:p>
    <w:p w14:paraId="47C40076" w14:textId="77777777" w:rsidR="00CF5B7D" w:rsidRDefault="00CF5B7D" w:rsidP="0045017B">
      <w:pPr>
        <w:spacing w:line="480" w:lineRule="auto"/>
      </w:pPr>
    </w:p>
    <w:p w14:paraId="035F39F1" w14:textId="77777777" w:rsidR="00160A8F" w:rsidRDefault="00160A8F" w:rsidP="0045017B">
      <w:pPr>
        <w:spacing w:line="480" w:lineRule="auto"/>
      </w:pPr>
    </w:p>
    <w:p w14:paraId="7C7AC22C" w14:textId="77777777" w:rsidR="00160A8F" w:rsidRDefault="00160A8F" w:rsidP="0045017B">
      <w:pPr>
        <w:spacing w:line="480" w:lineRule="auto"/>
      </w:pPr>
    </w:p>
    <w:p w14:paraId="0E9B7370" w14:textId="77777777" w:rsidR="00160A8F" w:rsidRDefault="00160A8F" w:rsidP="0045017B">
      <w:pPr>
        <w:spacing w:line="480" w:lineRule="auto"/>
      </w:pPr>
    </w:p>
    <w:p w14:paraId="73CB50ED" w14:textId="77777777" w:rsidR="00160A8F" w:rsidRDefault="00160A8F" w:rsidP="0045017B">
      <w:pPr>
        <w:spacing w:line="480" w:lineRule="auto"/>
      </w:pPr>
    </w:p>
    <w:p w14:paraId="2AF7C763" w14:textId="77777777" w:rsidR="00160A8F" w:rsidRDefault="00160A8F" w:rsidP="0045017B">
      <w:pPr>
        <w:spacing w:line="480" w:lineRule="auto"/>
      </w:pPr>
    </w:p>
    <w:p w14:paraId="05A1760F" w14:textId="77777777" w:rsidR="00160A8F" w:rsidRDefault="00160A8F" w:rsidP="0045017B">
      <w:pPr>
        <w:spacing w:line="480" w:lineRule="auto"/>
      </w:pPr>
    </w:p>
    <w:p w14:paraId="522A478A" w14:textId="77777777" w:rsidR="00160A8F" w:rsidRDefault="00160A8F" w:rsidP="0045017B">
      <w:pPr>
        <w:spacing w:line="480" w:lineRule="auto"/>
      </w:pPr>
    </w:p>
    <w:p w14:paraId="5C47591D" w14:textId="77777777" w:rsidR="00160A8F" w:rsidRPr="00026DB9" w:rsidRDefault="00160A8F" w:rsidP="0045017B">
      <w:pPr>
        <w:spacing w:line="480" w:lineRule="auto"/>
      </w:pPr>
    </w:p>
    <w:p w14:paraId="190D3E24" w14:textId="70488408" w:rsidR="00885AED" w:rsidRPr="00026DB9" w:rsidRDefault="00CF5B7D" w:rsidP="0045017B">
      <w:pPr>
        <w:spacing w:line="480" w:lineRule="auto"/>
      </w:pPr>
      <w:r w:rsidRPr="00026DB9">
        <w:lastRenderedPageBreak/>
        <w:t xml:space="preserve">Figure 7.  </w:t>
      </w:r>
      <w:r w:rsidR="0013538D">
        <w:t>Crawling a</w:t>
      </w:r>
      <w:r w:rsidRPr="00026DB9">
        <w:t>rthropod counts and effect sizes</w:t>
      </w:r>
    </w:p>
    <w:p w14:paraId="0A05BCEC" w14:textId="4D33A686" w:rsidR="00CF5B7D" w:rsidRDefault="00513537" w:rsidP="0045017B">
      <w:pPr>
        <w:spacing w:line="480" w:lineRule="auto"/>
      </w:pPr>
      <w:r w:rsidRPr="00513537">
        <w:drawing>
          <wp:inline distT="0" distB="0" distL="0" distR="0" wp14:anchorId="518843DC" wp14:editId="559C8C50">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7"/>
                    <a:stretch>
                      <a:fillRect/>
                    </a:stretch>
                  </pic:blipFill>
                  <pic:spPr>
                    <a:xfrm>
                      <a:off x="0" y="0"/>
                      <a:ext cx="5943600" cy="5924550"/>
                    </a:xfrm>
                    <a:prstGeom prst="rect">
                      <a:avLst/>
                    </a:prstGeom>
                  </pic:spPr>
                </pic:pic>
              </a:graphicData>
            </a:graphic>
          </wp:inline>
        </w:drawing>
      </w:r>
    </w:p>
    <w:p w14:paraId="425506A8" w14:textId="77777777" w:rsidR="00513537" w:rsidRDefault="00513537" w:rsidP="0045017B">
      <w:pPr>
        <w:spacing w:line="480" w:lineRule="auto"/>
        <w:rPr>
          <w:color w:val="000000"/>
        </w:rPr>
      </w:pPr>
    </w:p>
    <w:p w14:paraId="3F19E8A7" w14:textId="77777777" w:rsidR="00160A8F" w:rsidRDefault="00160A8F" w:rsidP="0045017B">
      <w:pPr>
        <w:spacing w:line="480" w:lineRule="auto"/>
      </w:pPr>
    </w:p>
    <w:p w14:paraId="4700B2C3" w14:textId="77777777" w:rsidR="00160A8F" w:rsidRDefault="00160A8F" w:rsidP="0045017B">
      <w:pPr>
        <w:spacing w:line="480" w:lineRule="auto"/>
      </w:pPr>
    </w:p>
    <w:p w14:paraId="52530B0E" w14:textId="77777777" w:rsidR="00160A8F" w:rsidRDefault="00160A8F" w:rsidP="0045017B">
      <w:pPr>
        <w:spacing w:line="480" w:lineRule="auto"/>
      </w:pPr>
    </w:p>
    <w:p w14:paraId="1924BDB7" w14:textId="77777777" w:rsidR="00160A8F" w:rsidRDefault="00160A8F" w:rsidP="0045017B">
      <w:pPr>
        <w:spacing w:line="480" w:lineRule="auto"/>
      </w:pPr>
    </w:p>
    <w:p w14:paraId="4750DBB4" w14:textId="6456A692" w:rsidR="00160A8F" w:rsidRDefault="00160A8F" w:rsidP="0045017B">
      <w:pPr>
        <w:spacing w:line="480" w:lineRule="auto"/>
      </w:pPr>
      <w:r>
        <w:lastRenderedPageBreak/>
        <w:t>Figure 8. Flying arthropod abundance and effect sizes</w:t>
      </w:r>
    </w:p>
    <w:p w14:paraId="02C295B1" w14:textId="5A5569F3" w:rsidR="00885AED" w:rsidRPr="00026DB9" w:rsidRDefault="003604D4" w:rsidP="0045017B">
      <w:pPr>
        <w:spacing w:line="480" w:lineRule="auto"/>
      </w:pPr>
      <w:r w:rsidRPr="0080439A">
        <w:drawing>
          <wp:inline distT="0" distB="0" distL="0" distR="0" wp14:anchorId="19CE7FAC" wp14:editId="66582A50">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8"/>
                    <a:stretch>
                      <a:fillRect/>
                    </a:stretch>
                  </pic:blipFill>
                  <pic:spPr>
                    <a:xfrm>
                      <a:off x="0" y="0"/>
                      <a:ext cx="5943600" cy="5879465"/>
                    </a:xfrm>
                    <a:prstGeom prst="rect">
                      <a:avLst/>
                    </a:prstGeom>
                  </pic:spPr>
                </pic:pic>
              </a:graphicData>
            </a:graphic>
          </wp:inline>
        </w:drawing>
      </w:r>
    </w:p>
    <w:p w14:paraId="192D58F1" w14:textId="0A4A1339" w:rsidR="00CF5B7D" w:rsidRPr="00026DB9" w:rsidRDefault="00CF5B7D" w:rsidP="0045017B">
      <w:pPr>
        <w:spacing w:line="480" w:lineRule="auto"/>
      </w:pPr>
    </w:p>
    <w:p w14:paraId="64666218" w14:textId="77777777" w:rsidR="00CF5B7D" w:rsidRDefault="00CF5B7D" w:rsidP="0045017B">
      <w:pPr>
        <w:spacing w:line="480" w:lineRule="auto"/>
      </w:pPr>
    </w:p>
    <w:p w14:paraId="59F0A54D" w14:textId="77777777" w:rsidR="00160A8F" w:rsidRDefault="00160A8F" w:rsidP="0045017B">
      <w:pPr>
        <w:spacing w:line="480" w:lineRule="auto"/>
      </w:pPr>
    </w:p>
    <w:p w14:paraId="78C7C789" w14:textId="77777777" w:rsidR="00160A8F" w:rsidRDefault="00160A8F" w:rsidP="0045017B">
      <w:pPr>
        <w:spacing w:line="480" w:lineRule="auto"/>
      </w:pPr>
    </w:p>
    <w:p w14:paraId="327B8531" w14:textId="77777777" w:rsidR="00160A8F" w:rsidRDefault="00160A8F" w:rsidP="0045017B">
      <w:pPr>
        <w:spacing w:line="480" w:lineRule="auto"/>
      </w:pPr>
    </w:p>
    <w:p w14:paraId="46CE2DC0" w14:textId="77777777" w:rsidR="00CF5B7D" w:rsidRDefault="00CF5B7D" w:rsidP="0045017B">
      <w:pPr>
        <w:spacing w:line="480" w:lineRule="auto"/>
        <w:rPr>
          <w:b/>
          <w:bCs/>
        </w:rPr>
      </w:pPr>
      <w:r w:rsidRPr="004D1C3B">
        <w:rPr>
          <w:b/>
          <w:bCs/>
        </w:rPr>
        <w:lastRenderedPageBreak/>
        <w:t>Supplementary</w:t>
      </w:r>
    </w:p>
    <w:p w14:paraId="7702A100" w14:textId="19E699B1" w:rsidR="00AC3650" w:rsidRPr="00F71902" w:rsidRDefault="00AC3650" w:rsidP="0045017B">
      <w:pPr>
        <w:spacing w:line="480" w:lineRule="auto"/>
      </w:pPr>
      <w:r w:rsidRPr="00026DB9">
        <w:t xml:space="preserve">Figure </w:t>
      </w:r>
      <w:r>
        <w:t>1</w:t>
      </w:r>
      <w:r w:rsidRPr="00026DB9">
        <w:t xml:space="preserve">.  Plant percent cover from edges of </w:t>
      </w:r>
      <w:r>
        <w:t>sargasso</w:t>
      </w:r>
      <w:r w:rsidRPr="00026DB9">
        <w:t xml:space="preserve"> piles</w:t>
      </w:r>
      <w:r w:rsidRPr="00026DB9">
        <w:rPr>
          <w:noProof/>
        </w:rPr>
        <w:t xml:space="preserve"> </w:t>
      </w:r>
    </w:p>
    <w:p w14:paraId="6E8E2979" w14:textId="1430247D" w:rsidR="00AC3650" w:rsidRPr="004D1C3B" w:rsidRDefault="00A746FE" w:rsidP="0045017B">
      <w:pPr>
        <w:spacing w:line="480" w:lineRule="auto"/>
        <w:rPr>
          <w:b/>
          <w:bCs/>
        </w:rPr>
      </w:pPr>
      <w:r w:rsidRPr="00A746FE">
        <w:rPr>
          <w:b/>
          <w:bCs/>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9"/>
                    <a:stretch>
                      <a:fillRect/>
                    </a:stretch>
                  </pic:blipFill>
                  <pic:spPr>
                    <a:xfrm>
                      <a:off x="0" y="0"/>
                      <a:ext cx="6219645" cy="2740365"/>
                    </a:xfrm>
                    <a:prstGeom prst="rect">
                      <a:avLst/>
                    </a:prstGeom>
                  </pic:spPr>
                </pic:pic>
              </a:graphicData>
            </a:graphic>
          </wp:inline>
        </w:drawing>
      </w:r>
    </w:p>
    <w:p w14:paraId="20E64033" w14:textId="3528F132" w:rsidR="00F71902" w:rsidRDefault="00F71902" w:rsidP="0045017B">
      <w:pPr>
        <w:spacing w:line="480" w:lineRule="auto"/>
      </w:pPr>
    </w:p>
    <w:p w14:paraId="01BD71B0" w14:textId="77777777" w:rsidR="00160A8F" w:rsidRDefault="00160A8F" w:rsidP="0045017B">
      <w:pPr>
        <w:spacing w:line="480" w:lineRule="auto"/>
      </w:pPr>
    </w:p>
    <w:p w14:paraId="072E8B84" w14:textId="77777777" w:rsidR="00160A8F" w:rsidRDefault="00160A8F" w:rsidP="0045017B">
      <w:pPr>
        <w:spacing w:line="480" w:lineRule="auto"/>
      </w:pPr>
    </w:p>
    <w:p w14:paraId="49D91950" w14:textId="77777777" w:rsidR="00B0369E" w:rsidRDefault="00B0369E" w:rsidP="00B0369E">
      <w:pPr>
        <w:spacing w:line="480" w:lineRule="auto"/>
      </w:pPr>
    </w:p>
    <w:p w14:paraId="68698CE6" w14:textId="77777777" w:rsidR="00CE5094" w:rsidRDefault="00CE5094" w:rsidP="00B0369E">
      <w:pPr>
        <w:spacing w:line="480" w:lineRule="auto"/>
      </w:pPr>
    </w:p>
    <w:p w14:paraId="16F3C3DD" w14:textId="77777777" w:rsidR="00CE5094" w:rsidRDefault="00CE5094" w:rsidP="00B0369E">
      <w:pPr>
        <w:spacing w:line="480" w:lineRule="auto"/>
      </w:pPr>
    </w:p>
    <w:p w14:paraId="1BA38EC9" w14:textId="77777777" w:rsidR="00CE5094" w:rsidRDefault="00CE5094" w:rsidP="00B0369E">
      <w:pPr>
        <w:spacing w:line="480" w:lineRule="auto"/>
      </w:pPr>
    </w:p>
    <w:p w14:paraId="599E70B5" w14:textId="77777777" w:rsidR="00CE5094" w:rsidRDefault="00CE5094" w:rsidP="00B0369E">
      <w:pPr>
        <w:spacing w:line="480" w:lineRule="auto"/>
      </w:pPr>
    </w:p>
    <w:p w14:paraId="2713A1AB" w14:textId="77777777" w:rsidR="00CE5094" w:rsidRDefault="00CE5094" w:rsidP="00B0369E">
      <w:pPr>
        <w:spacing w:line="480" w:lineRule="auto"/>
      </w:pPr>
    </w:p>
    <w:p w14:paraId="1A12D6E7" w14:textId="77777777" w:rsidR="00CE5094" w:rsidRDefault="00CE5094" w:rsidP="00B0369E">
      <w:pPr>
        <w:spacing w:line="480" w:lineRule="auto"/>
      </w:pPr>
    </w:p>
    <w:p w14:paraId="3B122B55" w14:textId="77777777" w:rsidR="00CE5094" w:rsidRDefault="00CE5094" w:rsidP="00B0369E">
      <w:pPr>
        <w:spacing w:line="480" w:lineRule="auto"/>
      </w:pPr>
    </w:p>
    <w:p w14:paraId="5E19671E" w14:textId="77777777" w:rsidR="00CE5094" w:rsidRDefault="00CE5094" w:rsidP="00B0369E">
      <w:pPr>
        <w:spacing w:line="480" w:lineRule="auto"/>
      </w:pPr>
    </w:p>
    <w:p w14:paraId="5BFDFE8B" w14:textId="77777777" w:rsidR="00CE5094" w:rsidRPr="00026DB9" w:rsidRDefault="00CE5094" w:rsidP="00B0369E">
      <w:pPr>
        <w:spacing w:line="480" w:lineRule="auto"/>
      </w:pPr>
    </w:p>
    <w:p w14:paraId="28ACFCE9" w14:textId="0E22B0BA" w:rsidR="00B0369E" w:rsidRDefault="00B0369E" w:rsidP="00B0369E">
      <w:pPr>
        <w:spacing w:line="480" w:lineRule="auto"/>
      </w:pPr>
      <w:r w:rsidRPr="00026DB9">
        <w:lastRenderedPageBreak/>
        <w:t xml:space="preserve">Figure </w:t>
      </w:r>
      <w:r>
        <w:t>2</w:t>
      </w:r>
      <w:r>
        <w:t xml:space="preserve">. Plot </w:t>
      </w:r>
      <w:r>
        <w:t>interior</w:t>
      </w:r>
      <w:r>
        <w:t xml:space="preserve"> percent cover categories (beach)</w:t>
      </w:r>
    </w:p>
    <w:p w14:paraId="2F11858E" w14:textId="7DDF9688" w:rsidR="00B0369E" w:rsidRDefault="00B0369E" w:rsidP="00B0369E">
      <w:pPr>
        <w:spacing w:line="480" w:lineRule="auto"/>
      </w:pPr>
      <w:r w:rsidRPr="00B0369E">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0"/>
                    <a:stretch>
                      <a:fillRect/>
                    </a:stretch>
                  </pic:blipFill>
                  <pic:spPr>
                    <a:xfrm>
                      <a:off x="0" y="0"/>
                      <a:ext cx="5943600" cy="3562985"/>
                    </a:xfrm>
                    <a:prstGeom prst="rect">
                      <a:avLst/>
                    </a:prstGeom>
                  </pic:spPr>
                </pic:pic>
              </a:graphicData>
            </a:graphic>
          </wp:inline>
        </w:drawing>
      </w:r>
    </w:p>
    <w:p w14:paraId="0F6F513C" w14:textId="77777777" w:rsidR="00B0369E" w:rsidRDefault="00B0369E" w:rsidP="00B0369E">
      <w:pPr>
        <w:spacing w:line="480" w:lineRule="auto"/>
      </w:pPr>
    </w:p>
    <w:p w14:paraId="0D19C052" w14:textId="77777777" w:rsidR="00CE5094" w:rsidRDefault="00CE5094" w:rsidP="00B0369E">
      <w:pPr>
        <w:spacing w:line="480" w:lineRule="auto"/>
      </w:pPr>
    </w:p>
    <w:p w14:paraId="69D97B10" w14:textId="77777777" w:rsidR="00CE5094" w:rsidRDefault="00CE5094" w:rsidP="00B0369E">
      <w:pPr>
        <w:spacing w:line="480" w:lineRule="auto"/>
      </w:pPr>
    </w:p>
    <w:p w14:paraId="69E37CA4" w14:textId="77777777" w:rsidR="00CE5094" w:rsidRDefault="00CE5094" w:rsidP="00B0369E">
      <w:pPr>
        <w:spacing w:line="480" w:lineRule="auto"/>
      </w:pPr>
    </w:p>
    <w:p w14:paraId="0A1FD067" w14:textId="77777777" w:rsidR="00CE5094" w:rsidRDefault="00CE5094" w:rsidP="00B0369E">
      <w:pPr>
        <w:spacing w:line="480" w:lineRule="auto"/>
      </w:pPr>
    </w:p>
    <w:p w14:paraId="193B0192" w14:textId="77777777" w:rsidR="00CE5094" w:rsidRDefault="00CE5094" w:rsidP="00B0369E">
      <w:pPr>
        <w:spacing w:line="480" w:lineRule="auto"/>
      </w:pPr>
    </w:p>
    <w:p w14:paraId="66FD0B16" w14:textId="77777777" w:rsidR="00CE5094" w:rsidRDefault="00CE5094" w:rsidP="00B0369E">
      <w:pPr>
        <w:spacing w:line="480" w:lineRule="auto"/>
      </w:pPr>
    </w:p>
    <w:p w14:paraId="5864C3AC" w14:textId="77777777" w:rsidR="00CE5094" w:rsidRDefault="00CE5094" w:rsidP="00B0369E">
      <w:pPr>
        <w:spacing w:line="480" w:lineRule="auto"/>
      </w:pPr>
    </w:p>
    <w:p w14:paraId="7AEAB2F7" w14:textId="77777777" w:rsidR="00CE5094" w:rsidRDefault="00CE5094" w:rsidP="00B0369E">
      <w:pPr>
        <w:spacing w:line="480" w:lineRule="auto"/>
      </w:pPr>
    </w:p>
    <w:p w14:paraId="19AD09BF" w14:textId="77777777" w:rsidR="00CE5094" w:rsidRDefault="00CE5094" w:rsidP="00B0369E">
      <w:pPr>
        <w:spacing w:line="480" w:lineRule="auto"/>
      </w:pPr>
    </w:p>
    <w:p w14:paraId="48F5528C" w14:textId="77777777" w:rsidR="00CE5094" w:rsidRDefault="00CE5094" w:rsidP="00B0369E">
      <w:pPr>
        <w:spacing w:line="480" w:lineRule="auto"/>
      </w:pPr>
    </w:p>
    <w:p w14:paraId="362748B2" w14:textId="77777777" w:rsidR="00CE5094" w:rsidRPr="00026DB9" w:rsidRDefault="00CE5094" w:rsidP="00B0369E">
      <w:pPr>
        <w:spacing w:line="480" w:lineRule="auto"/>
      </w:pPr>
    </w:p>
    <w:p w14:paraId="3C8C356D" w14:textId="641F9954" w:rsidR="00B0369E" w:rsidRPr="00026DB9" w:rsidRDefault="00B0369E" w:rsidP="00B0369E">
      <w:pPr>
        <w:spacing w:line="480" w:lineRule="auto"/>
      </w:pPr>
      <w:r>
        <w:lastRenderedPageBreak/>
        <w:t xml:space="preserve">Figure </w:t>
      </w:r>
      <w:r>
        <w:t>3</w:t>
      </w:r>
      <w:r>
        <w:t xml:space="preserve">. Plot </w:t>
      </w:r>
      <w:r>
        <w:t>interior</w:t>
      </w:r>
      <w:r>
        <w:t xml:space="preserve"> percent cover categories (forest)</w:t>
      </w:r>
    </w:p>
    <w:p w14:paraId="61A9A1F5" w14:textId="77777777" w:rsidR="00160A8F" w:rsidRDefault="00160A8F" w:rsidP="0045017B">
      <w:pPr>
        <w:spacing w:line="480" w:lineRule="auto"/>
      </w:pPr>
    </w:p>
    <w:p w14:paraId="618359F4" w14:textId="60C585BA" w:rsidR="00160A8F" w:rsidRDefault="00B0369E" w:rsidP="0045017B">
      <w:pPr>
        <w:spacing w:line="480" w:lineRule="auto"/>
      </w:pPr>
      <w:r w:rsidRPr="00B0369E">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7E3BBE4A" w14:textId="77777777" w:rsidR="00160A8F" w:rsidRDefault="00160A8F" w:rsidP="0045017B">
      <w:pPr>
        <w:spacing w:line="480" w:lineRule="auto"/>
      </w:pPr>
    </w:p>
    <w:p w14:paraId="628C0077" w14:textId="77777777" w:rsidR="00160A8F" w:rsidRDefault="00160A8F" w:rsidP="0045017B">
      <w:pPr>
        <w:spacing w:line="480" w:lineRule="auto"/>
      </w:pPr>
    </w:p>
    <w:p w14:paraId="193A7ACD" w14:textId="77777777" w:rsidR="00160A8F" w:rsidRDefault="00160A8F" w:rsidP="0045017B">
      <w:pPr>
        <w:spacing w:line="480" w:lineRule="auto"/>
      </w:pPr>
    </w:p>
    <w:p w14:paraId="27D58C7B" w14:textId="77777777" w:rsidR="00CE5094" w:rsidRDefault="00CE5094" w:rsidP="0045017B">
      <w:pPr>
        <w:spacing w:line="480" w:lineRule="auto"/>
      </w:pPr>
    </w:p>
    <w:p w14:paraId="6C00C0DA" w14:textId="77777777" w:rsidR="00CE5094" w:rsidRDefault="00CE5094" w:rsidP="0045017B">
      <w:pPr>
        <w:spacing w:line="480" w:lineRule="auto"/>
      </w:pPr>
    </w:p>
    <w:p w14:paraId="0DC0795F" w14:textId="77777777" w:rsidR="00CE5094" w:rsidRDefault="00CE5094" w:rsidP="0045017B">
      <w:pPr>
        <w:spacing w:line="480" w:lineRule="auto"/>
      </w:pPr>
    </w:p>
    <w:p w14:paraId="2C7DE585" w14:textId="77777777" w:rsidR="00CE5094" w:rsidRDefault="00CE5094" w:rsidP="0045017B">
      <w:pPr>
        <w:spacing w:line="480" w:lineRule="auto"/>
      </w:pPr>
    </w:p>
    <w:p w14:paraId="32009A6F" w14:textId="77777777" w:rsidR="00CE5094" w:rsidRDefault="00CE5094" w:rsidP="0045017B">
      <w:pPr>
        <w:spacing w:line="480" w:lineRule="auto"/>
      </w:pPr>
    </w:p>
    <w:p w14:paraId="7A694E0F" w14:textId="77777777" w:rsidR="00CE5094" w:rsidRDefault="00CE5094" w:rsidP="0045017B">
      <w:pPr>
        <w:spacing w:line="480" w:lineRule="auto"/>
      </w:pPr>
    </w:p>
    <w:p w14:paraId="057C5542" w14:textId="77777777" w:rsidR="00CE5094" w:rsidRDefault="00CE5094" w:rsidP="0045017B">
      <w:pPr>
        <w:spacing w:line="480" w:lineRule="auto"/>
      </w:pPr>
    </w:p>
    <w:p w14:paraId="74DD1B2F" w14:textId="77777777" w:rsidR="00160A8F" w:rsidRDefault="00160A8F" w:rsidP="0045017B">
      <w:pPr>
        <w:spacing w:line="480" w:lineRule="auto"/>
      </w:pPr>
    </w:p>
    <w:p w14:paraId="6EBE0254" w14:textId="6876EAC7" w:rsidR="00CF5B7D" w:rsidRDefault="00CF5B7D" w:rsidP="0045017B">
      <w:pPr>
        <w:spacing w:line="480" w:lineRule="auto"/>
      </w:pPr>
      <w:r w:rsidRPr="00026DB9">
        <w:lastRenderedPageBreak/>
        <w:t xml:space="preserve">Figure </w:t>
      </w:r>
      <w:r w:rsidR="00B0369E">
        <w:t>4</w:t>
      </w:r>
      <w:r w:rsidR="00055CE8">
        <w:t xml:space="preserve">. Plot </w:t>
      </w:r>
      <w:r w:rsidR="00B0369E">
        <w:t>perimeter</w:t>
      </w:r>
      <w:r w:rsidR="00055CE8">
        <w:t xml:space="preserve"> percent cover categories (beach)</w:t>
      </w:r>
    </w:p>
    <w:p w14:paraId="136087A2" w14:textId="2D8FA238" w:rsidR="00055CE8" w:rsidRDefault="00B0369E" w:rsidP="0045017B">
      <w:pPr>
        <w:spacing w:line="480" w:lineRule="auto"/>
      </w:pPr>
      <w:r w:rsidRPr="00B0369E">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2E2DBCA5" w14:textId="77777777" w:rsidR="00055CE8" w:rsidRDefault="00055CE8" w:rsidP="0045017B">
      <w:pPr>
        <w:spacing w:line="480" w:lineRule="auto"/>
      </w:pPr>
    </w:p>
    <w:p w14:paraId="0D572E8A" w14:textId="77777777" w:rsidR="00055CE8" w:rsidRDefault="00055CE8" w:rsidP="0045017B">
      <w:pPr>
        <w:spacing w:line="480" w:lineRule="auto"/>
      </w:pPr>
    </w:p>
    <w:p w14:paraId="52F7E5C6" w14:textId="77777777" w:rsidR="00055CE8" w:rsidRDefault="00055CE8" w:rsidP="0045017B">
      <w:pPr>
        <w:spacing w:line="480" w:lineRule="auto"/>
      </w:pPr>
    </w:p>
    <w:p w14:paraId="12911B60" w14:textId="77777777" w:rsidR="00055CE8" w:rsidRDefault="00055CE8" w:rsidP="0045017B">
      <w:pPr>
        <w:spacing w:line="480" w:lineRule="auto"/>
      </w:pPr>
    </w:p>
    <w:p w14:paraId="1E22F856" w14:textId="77777777" w:rsidR="00055CE8" w:rsidRDefault="00055CE8" w:rsidP="0045017B">
      <w:pPr>
        <w:spacing w:line="480" w:lineRule="auto"/>
      </w:pPr>
    </w:p>
    <w:p w14:paraId="78F06BDB" w14:textId="77777777" w:rsidR="00055CE8" w:rsidRDefault="00055CE8" w:rsidP="0045017B">
      <w:pPr>
        <w:spacing w:line="480" w:lineRule="auto"/>
      </w:pPr>
    </w:p>
    <w:p w14:paraId="5B19EAF7" w14:textId="77777777" w:rsidR="00055CE8" w:rsidRDefault="00055CE8" w:rsidP="0045017B">
      <w:pPr>
        <w:spacing w:line="480" w:lineRule="auto"/>
      </w:pPr>
    </w:p>
    <w:p w14:paraId="0589AB7C" w14:textId="77777777" w:rsidR="00055CE8" w:rsidRDefault="00055CE8" w:rsidP="0045017B">
      <w:pPr>
        <w:spacing w:line="480" w:lineRule="auto"/>
      </w:pPr>
    </w:p>
    <w:p w14:paraId="04BCA1C8" w14:textId="77777777" w:rsidR="00160A8F" w:rsidRDefault="00160A8F" w:rsidP="0045017B">
      <w:pPr>
        <w:spacing w:line="480" w:lineRule="auto"/>
      </w:pPr>
    </w:p>
    <w:p w14:paraId="3B0F91DD" w14:textId="77777777" w:rsidR="00160A8F" w:rsidRDefault="00160A8F" w:rsidP="0045017B">
      <w:pPr>
        <w:spacing w:line="480" w:lineRule="auto"/>
      </w:pPr>
    </w:p>
    <w:p w14:paraId="44DDE8D6" w14:textId="77777777" w:rsidR="00CE5094" w:rsidRDefault="00CE5094" w:rsidP="0045017B">
      <w:pPr>
        <w:spacing w:line="480" w:lineRule="auto"/>
      </w:pPr>
    </w:p>
    <w:p w14:paraId="2B6A5451" w14:textId="77777777" w:rsidR="00160A8F" w:rsidRDefault="00160A8F" w:rsidP="0045017B">
      <w:pPr>
        <w:spacing w:line="480" w:lineRule="auto"/>
      </w:pPr>
    </w:p>
    <w:p w14:paraId="5AEA333E" w14:textId="23E7AF70" w:rsidR="00055CE8" w:rsidRDefault="00055CE8" w:rsidP="00055CE8">
      <w:pPr>
        <w:spacing w:line="480" w:lineRule="auto"/>
      </w:pPr>
      <w:r w:rsidRPr="00026DB9">
        <w:lastRenderedPageBreak/>
        <w:t xml:space="preserve">Figure </w:t>
      </w:r>
      <w:r w:rsidR="00B0369E">
        <w:t>5</w:t>
      </w:r>
      <w:r>
        <w:t xml:space="preserve">. Plot </w:t>
      </w:r>
      <w:r w:rsidR="00B0369E">
        <w:t>perimeter</w:t>
      </w:r>
      <w:r>
        <w:t xml:space="preserve"> percent cover categories (forest)</w:t>
      </w:r>
    </w:p>
    <w:p w14:paraId="74EEFC37" w14:textId="78D2A897" w:rsidR="00CF5B7D" w:rsidRPr="00026DB9" w:rsidRDefault="00B61340" w:rsidP="0045017B">
      <w:pPr>
        <w:spacing w:line="480" w:lineRule="auto"/>
      </w:pPr>
      <w:r w:rsidRPr="00B61340">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3"/>
                    <a:stretch>
                      <a:fillRect/>
                    </a:stretch>
                  </pic:blipFill>
                  <pic:spPr>
                    <a:xfrm>
                      <a:off x="0" y="0"/>
                      <a:ext cx="5943600" cy="3378200"/>
                    </a:xfrm>
                    <a:prstGeom prst="rect">
                      <a:avLst/>
                    </a:prstGeom>
                  </pic:spPr>
                </pic:pic>
              </a:graphicData>
            </a:graphic>
          </wp:inline>
        </w:drawing>
      </w:r>
    </w:p>
    <w:p w14:paraId="2DE466DB" w14:textId="77777777" w:rsidR="00CF5B7D" w:rsidRDefault="00CF5B7D" w:rsidP="0045017B">
      <w:pPr>
        <w:spacing w:line="480" w:lineRule="auto"/>
      </w:pPr>
    </w:p>
    <w:p w14:paraId="5888DC05" w14:textId="77777777" w:rsidR="00160A8F" w:rsidRDefault="00160A8F" w:rsidP="0045017B">
      <w:pPr>
        <w:spacing w:line="480" w:lineRule="auto"/>
      </w:pPr>
    </w:p>
    <w:p w14:paraId="2F70E4F5" w14:textId="77777777" w:rsidR="00160A8F" w:rsidRDefault="00160A8F" w:rsidP="0045017B">
      <w:pPr>
        <w:spacing w:line="480" w:lineRule="auto"/>
      </w:pPr>
    </w:p>
    <w:p w14:paraId="3436DC58" w14:textId="77777777" w:rsidR="00160A8F" w:rsidRDefault="00160A8F" w:rsidP="0045017B">
      <w:pPr>
        <w:spacing w:line="480" w:lineRule="auto"/>
      </w:pPr>
    </w:p>
    <w:p w14:paraId="69B4FE9D" w14:textId="77777777" w:rsidR="00160A8F" w:rsidRDefault="00160A8F" w:rsidP="0045017B">
      <w:pPr>
        <w:spacing w:line="480" w:lineRule="auto"/>
      </w:pPr>
    </w:p>
    <w:p w14:paraId="68F526CC" w14:textId="77777777" w:rsidR="00160A8F" w:rsidRDefault="00160A8F" w:rsidP="0045017B">
      <w:pPr>
        <w:spacing w:line="480" w:lineRule="auto"/>
      </w:pPr>
    </w:p>
    <w:p w14:paraId="2EBC0B58" w14:textId="77777777" w:rsidR="00160A8F" w:rsidRDefault="00160A8F" w:rsidP="0045017B">
      <w:pPr>
        <w:spacing w:line="480" w:lineRule="auto"/>
      </w:pPr>
    </w:p>
    <w:p w14:paraId="5ECD972E" w14:textId="77777777" w:rsidR="00160A8F" w:rsidRDefault="00160A8F" w:rsidP="0045017B">
      <w:pPr>
        <w:spacing w:line="480" w:lineRule="auto"/>
      </w:pPr>
    </w:p>
    <w:p w14:paraId="7BCF940E" w14:textId="77777777" w:rsidR="00160A8F" w:rsidRDefault="00160A8F" w:rsidP="0045017B">
      <w:pPr>
        <w:spacing w:line="480" w:lineRule="auto"/>
      </w:pPr>
    </w:p>
    <w:p w14:paraId="44DEC479" w14:textId="77777777" w:rsidR="00160A8F" w:rsidRDefault="00160A8F" w:rsidP="0045017B">
      <w:pPr>
        <w:spacing w:line="480" w:lineRule="auto"/>
      </w:pPr>
    </w:p>
    <w:p w14:paraId="0FAFDCD3" w14:textId="77777777" w:rsidR="008439EE" w:rsidRPr="00026DB9" w:rsidRDefault="008439EE" w:rsidP="0045017B">
      <w:pPr>
        <w:spacing w:line="480" w:lineRule="auto"/>
      </w:pPr>
    </w:p>
    <w:p w14:paraId="7C613AD5" w14:textId="77777777" w:rsidR="00CF5B7D" w:rsidRDefault="00CF5B7D" w:rsidP="0045017B">
      <w:pPr>
        <w:spacing w:line="480" w:lineRule="auto"/>
        <w:rPr>
          <w:b/>
          <w:bCs/>
        </w:rPr>
      </w:pPr>
    </w:p>
    <w:p w14:paraId="60311523" w14:textId="77777777" w:rsidR="00160A8F" w:rsidRDefault="00160A8F" w:rsidP="0045017B">
      <w:pPr>
        <w:spacing w:line="480" w:lineRule="auto"/>
        <w:rPr>
          <w:b/>
          <w:bCs/>
        </w:rPr>
      </w:pPr>
    </w:p>
    <w:p w14:paraId="0CEEE25A" w14:textId="77777777" w:rsidR="00160A8F" w:rsidRPr="00026DB9" w:rsidRDefault="00160A8F" w:rsidP="0045017B">
      <w:pPr>
        <w:spacing w:line="480" w:lineRule="auto"/>
        <w:rPr>
          <w:b/>
          <w:bCs/>
        </w:rPr>
      </w:pPr>
    </w:p>
    <w:p w14:paraId="4F5E0895" w14:textId="77777777" w:rsidR="00810213" w:rsidRPr="00026DB9" w:rsidRDefault="00810213" w:rsidP="00160A8F">
      <w:pPr>
        <w:spacing w:line="480" w:lineRule="auto"/>
        <w:rPr>
          <w:b/>
          <w:bCs/>
        </w:rPr>
      </w:pPr>
    </w:p>
    <w:p w14:paraId="63C863BF" w14:textId="77777777" w:rsidR="00810213" w:rsidRPr="00026DB9" w:rsidRDefault="00810213" w:rsidP="00160A8F">
      <w:pPr>
        <w:spacing w:line="480" w:lineRule="auto"/>
        <w:rPr>
          <w:b/>
          <w:bCs/>
        </w:rPr>
      </w:pPr>
    </w:p>
    <w:p w14:paraId="4C127E7E" w14:textId="77777777" w:rsidR="00810213" w:rsidRPr="00026DB9" w:rsidRDefault="00810213" w:rsidP="00160A8F">
      <w:pPr>
        <w:spacing w:line="480" w:lineRule="auto"/>
        <w:rPr>
          <w:b/>
          <w:bCs/>
        </w:rPr>
      </w:pPr>
    </w:p>
    <w:p w14:paraId="125C4EA7" w14:textId="77777777" w:rsidR="00810213" w:rsidRPr="00026DB9" w:rsidRDefault="00810213" w:rsidP="00160A8F">
      <w:pPr>
        <w:spacing w:line="480" w:lineRule="auto"/>
        <w:rPr>
          <w:b/>
          <w:bCs/>
        </w:rPr>
      </w:pPr>
    </w:p>
    <w:p w14:paraId="569708E7" w14:textId="77777777" w:rsidR="00810213" w:rsidRPr="00026DB9" w:rsidRDefault="00810213" w:rsidP="00160A8F">
      <w:pPr>
        <w:spacing w:line="480" w:lineRule="auto"/>
        <w:rPr>
          <w:b/>
          <w:bCs/>
        </w:rPr>
      </w:pPr>
    </w:p>
    <w:p w14:paraId="7C10ECD6" w14:textId="77777777" w:rsidR="00810213" w:rsidRPr="00026DB9" w:rsidRDefault="00810213" w:rsidP="00160A8F">
      <w:pPr>
        <w:spacing w:line="480" w:lineRule="auto"/>
        <w:rPr>
          <w:b/>
          <w:bCs/>
        </w:rPr>
      </w:pPr>
    </w:p>
    <w:p w14:paraId="24FDA149" w14:textId="77777777" w:rsidR="00810213" w:rsidRPr="00026DB9" w:rsidRDefault="00810213" w:rsidP="00160A8F">
      <w:pPr>
        <w:spacing w:line="480" w:lineRule="auto"/>
        <w:rPr>
          <w:b/>
          <w:bCs/>
        </w:rPr>
      </w:pPr>
    </w:p>
    <w:p w14:paraId="62A79E04" w14:textId="77777777" w:rsidR="00810213" w:rsidRPr="00026DB9" w:rsidRDefault="00810213" w:rsidP="00160A8F">
      <w:pPr>
        <w:spacing w:line="480" w:lineRule="auto"/>
        <w:rPr>
          <w:b/>
          <w:bCs/>
        </w:rPr>
      </w:pPr>
    </w:p>
    <w:p w14:paraId="0A418AE4" w14:textId="77777777" w:rsidR="00810213" w:rsidRPr="00026DB9" w:rsidRDefault="00810213" w:rsidP="00160A8F">
      <w:pPr>
        <w:spacing w:line="480" w:lineRule="auto"/>
        <w:rPr>
          <w:b/>
          <w:bCs/>
        </w:rPr>
      </w:pPr>
    </w:p>
    <w:p w14:paraId="3306E0F5" w14:textId="77777777" w:rsidR="00810213" w:rsidRPr="00026DB9" w:rsidRDefault="00810213" w:rsidP="00160A8F">
      <w:pPr>
        <w:spacing w:line="480" w:lineRule="auto"/>
        <w:textAlignment w:val="baseline"/>
        <w:rPr>
          <w:color w:val="000000"/>
        </w:rPr>
      </w:pPr>
    </w:p>
    <w:p w14:paraId="1B967D2B" w14:textId="77777777" w:rsidR="00810213" w:rsidRDefault="00810213" w:rsidP="00160A8F">
      <w:pPr>
        <w:spacing w:line="480" w:lineRule="auto"/>
        <w:textAlignment w:val="baseline"/>
        <w:rPr>
          <w:color w:val="000000"/>
        </w:rPr>
      </w:pPr>
    </w:p>
    <w:p w14:paraId="79D2CA7C" w14:textId="77777777" w:rsidR="00160A8F" w:rsidRDefault="00160A8F" w:rsidP="00160A8F">
      <w:pPr>
        <w:spacing w:line="480" w:lineRule="auto"/>
        <w:textAlignment w:val="baseline"/>
        <w:rPr>
          <w:color w:val="000000"/>
        </w:rPr>
      </w:pPr>
    </w:p>
    <w:p w14:paraId="0B0FB78C" w14:textId="77777777" w:rsidR="00160A8F" w:rsidRDefault="00160A8F" w:rsidP="00160A8F">
      <w:pPr>
        <w:spacing w:line="480" w:lineRule="auto"/>
        <w:textAlignment w:val="baseline"/>
        <w:rPr>
          <w:color w:val="000000"/>
        </w:rPr>
      </w:pPr>
    </w:p>
    <w:p w14:paraId="46D8FF0D" w14:textId="77777777" w:rsidR="00160A8F" w:rsidRDefault="00160A8F" w:rsidP="00160A8F">
      <w:pPr>
        <w:spacing w:line="480" w:lineRule="auto"/>
        <w:textAlignment w:val="baseline"/>
        <w:rPr>
          <w:color w:val="000000"/>
        </w:rPr>
      </w:pPr>
    </w:p>
    <w:p w14:paraId="07ACE4B0" w14:textId="77777777" w:rsidR="00160A8F" w:rsidRDefault="00160A8F" w:rsidP="00160A8F">
      <w:pPr>
        <w:spacing w:line="480" w:lineRule="auto"/>
        <w:textAlignment w:val="baseline"/>
        <w:rPr>
          <w:color w:val="000000"/>
        </w:rPr>
      </w:pPr>
    </w:p>
    <w:p w14:paraId="476B891C" w14:textId="77777777" w:rsidR="00160A8F" w:rsidRDefault="00160A8F" w:rsidP="00160A8F">
      <w:pPr>
        <w:spacing w:line="480" w:lineRule="auto"/>
        <w:textAlignment w:val="baseline"/>
        <w:rPr>
          <w:color w:val="000000"/>
        </w:rPr>
      </w:pPr>
    </w:p>
    <w:p w14:paraId="321C6476" w14:textId="77777777" w:rsidR="00160A8F" w:rsidRDefault="00160A8F" w:rsidP="00160A8F">
      <w:pPr>
        <w:spacing w:line="480" w:lineRule="auto"/>
        <w:textAlignment w:val="baseline"/>
        <w:rPr>
          <w:color w:val="000000"/>
        </w:rPr>
      </w:pPr>
    </w:p>
    <w:p w14:paraId="39613F64" w14:textId="77777777" w:rsidR="00160A8F" w:rsidRDefault="00160A8F" w:rsidP="00160A8F">
      <w:pPr>
        <w:spacing w:line="480" w:lineRule="auto"/>
        <w:textAlignment w:val="baseline"/>
        <w:rPr>
          <w:color w:val="000000"/>
        </w:rPr>
      </w:pPr>
    </w:p>
    <w:p w14:paraId="33895A67" w14:textId="77777777" w:rsidR="00160A8F" w:rsidRDefault="00160A8F" w:rsidP="00160A8F">
      <w:pPr>
        <w:spacing w:line="480" w:lineRule="auto"/>
        <w:textAlignment w:val="baseline"/>
        <w:rPr>
          <w:color w:val="000000"/>
        </w:rPr>
      </w:pPr>
    </w:p>
    <w:p w14:paraId="00AB2BA4" w14:textId="77777777" w:rsidR="00160A8F" w:rsidRDefault="00160A8F" w:rsidP="00160A8F">
      <w:pPr>
        <w:spacing w:line="480" w:lineRule="auto"/>
        <w:textAlignment w:val="baseline"/>
        <w:rPr>
          <w:color w:val="000000"/>
        </w:rPr>
      </w:pPr>
    </w:p>
    <w:p w14:paraId="02E03EBF" w14:textId="77777777" w:rsidR="00160A8F" w:rsidRPr="00026DB9" w:rsidRDefault="00160A8F" w:rsidP="00160A8F">
      <w:pPr>
        <w:spacing w:line="480" w:lineRule="auto"/>
        <w:textAlignment w:val="baseline"/>
        <w:rPr>
          <w:color w:val="000000"/>
        </w:rPr>
      </w:pPr>
    </w:p>
    <w:p w14:paraId="6392202A" w14:textId="29F0F291" w:rsidR="00810213" w:rsidRPr="004D1C3B" w:rsidRDefault="00810213" w:rsidP="00810213">
      <w:pPr>
        <w:textAlignment w:val="baseline"/>
        <w:rPr>
          <w:b/>
          <w:bCs/>
          <w:color w:val="000000"/>
        </w:rPr>
      </w:pPr>
      <w:r w:rsidRPr="004D1C3B">
        <w:rPr>
          <w:b/>
          <w:bCs/>
          <w:color w:val="000000"/>
        </w:rPr>
        <w:lastRenderedPageBreak/>
        <w:t>Lit review</w:t>
      </w:r>
    </w:p>
    <w:p w14:paraId="77E8E430" w14:textId="77777777" w:rsidR="00810213" w:rsidRPr="00026DB9" w:rsidRDefault="00810213" w:rsidP="00810213">
      <w:pPr>
        <w:rPr>
          <w:color w:val="000000"/>
        </w:rPr>
      </w:pPr>
    </w:p>
    <w:p w14:paraId="3C870C16" w14:textId="77777777" w:rsidR="00810213" w:rsidRPr="00026DB9" w:rsidRDefault="00810213" w:rsidP="00810213">
      <w:pPr>
        <w:rPr>
          <w:color w:val="000000"/>
        </w:rPr>
      </w:pPr>
      <w:r w:rsidRPr="00026DB9">
        <w:rPr>
          <w:b/>
          <w:bCs/>
          <w:color w:val="000000"/>
        </w:rPr>
        <w:t>Marczak et al. 2007</w:t>
      </w:r>
    </w:p>
    <w:p w14:paraId="23E76B34" w14:textId="77777777" w:rsidR="00810213" w:rsidRPr="00026DB9" w:rsidRDefault="00810213" w:rsidP="00810213">
      <w:pPr>
        <w:rPr>
          <w:color w:val="000000"/>
        </w:rPr>
      </w:pPr>
    </w:p>
    <w:p w14:paraId="0008811D" w14:textId="77777777" w:rsidR="00810213" w:rsidRPr="00026DB9" w:rsidRDefault="00810213" w:rsidP="00810213">
      <w:pPr>
        <w:rPr>
          <w:color w:val="000000"/>
        </w:rPr>
      </w:pPr>
      <w:r w:rsidRPr="00026DB9">
        <w:rPr>
          <w:color w:val="000000"/>
        </w:rPr>
        <w:t>Meta-Analysis: Trophic Level, Habitat, and Productivity Shape the Food Web Effects of Resource Subsidies (see note later in this document)</w:t>
      </w:r>
    </w:p>
    <w:p w14:paraId="614DD321" w14:textId="77777777" w:rsidR="00810213" w:rsidRPr="00026DB9" w:rsidRDefault="00810213" w:rsidP="00810213">
      <w:pPr>
        <w:rPr>
          <w:color w:val="000000"/>
        </w:rPr>
      </w:pPr>
    </w:p>
    <w:p w14:paraId="01A98F88" w14:textId="77777777" w:rsidR="00810213" w:rsidRPr="00026DB9" w:rsidRDefault="00810213" w:rsidP="00810213">
      <w:pPr>
        <w:rPr>
          <w:color w:val="000000"/>
        </w:rPr>
      </w:pPr>
      <w:r w:rsidRPr="00026DB9">
        <w:rPr>
          <w:color w:val="000000"/>
        </w:rPr>
        <w:t>Focused on biomass or density response of consumers in recipient habitats to a resource subsidy.</w:t>
      </w:r>
    </w:p>
    <w:p w14:paraId="60F3FCCA" w14:textId="77777777" w:rsidR="00810213" w:rsidRPr="00026DB9" w:rsidRDefault="00810213" w:rsidP="00810213">
      <w:pPr>
        <w:rPr>
          <w:color w:val="000000"/>
        </w:rPr>
      </w:pPr>
    </w:p>
    <w:p w14:paraId="0B35CDEB" w14:textId="77777777" w:rsidR="00810213" w:rsidRPr="00026DB9" w:rsidRDefault="00810213" w:rsidP="00810213">
      <w:pPr>
        <w:rPr>
          <w:color w:val="000000"/>
        </w:rPr>
      </w:pPr>
      <w:r w:rsidRPr="00026DB9">
        <w:rPr>
          <w:color w:val="000000"/>
        </w:rPr>
        <w:t xml:space="preserve">Excluded studies if they did not report consumer response OR if they reported consumer response in units other than density or </w:t>
      </w:r>
      <w:proofErr w:type="gramStart"/>
      <w:r w:rsidRPr="00026DB9">
        <w:rPr>
          <w:color w:val="000000"/>
        </w:rPr>
        <w:t>biomass</w:t>
      </w:r>
      <w:proofErr w:type="gramEnd"/>
    </w:p>
    <w:p w14:paraId="2A296AF7" w14:textId="77777777" w:rsidR="00810213" w:rsidRPr="00026DB9" w:rsidRDefault="00810213" w:rsidP="00810213">
      <w:pPr>
        <w:rPr>
          <w:color w:val="000000"/>
        </w:rPr>
      </w:pPr>
    </w:p>
    <w:p w14:paraId="11F96139" w14:textId="77777777" w:rsidR="00810213" w:rsidRPr="00026DB9" w:rsidRDefault="00810213" w:rsidP="00810213">
      <w:pPr>
        <w:rPr>
          <w:color w:val="000000"/>
        </w:rPr>
      </w:pPr>
      <w:r w:rsidRPr="00026DB9">
        <w:rPr>
          <w:color w:val="000000"/>
        </w:rPr>
        <w:t>Included studies that manipulated either subsidy amount OR used natural gradient in a subsidy as a proxy for manipulation.</w:t>
      </w:r>
    </w:p>
    <w:p w14:paraId="271372DE" w14:textId="77777777" w:rsidR="00810213" w:rsidRPr="00026DB9" w:rsidRDefault="00810213" w:rsidP="00810213">
      <w:pPr>
        <w:spacing w:after="240"/>
        <w:rPr>
          <w:color w:val="000000"/>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r w:rsidRPr="00026DB9">
              <w:rPr>
                <w:color w:val="000000"/>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r w:rsidRPr="00026DB9">
              <w:rPr>
                <w:color w:val="000000"/>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r w:rsidRPr="00026DB9">
              <w:rPr>
                <w:color w:val="000000"/>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roofErr w:type="spellStart"/>
            <w:r w:rsidRPr="00026DB9">
              <w:rPr>
                <w:color w:val="000000"/>
              </w:rPr>
              <w:t>Gende</w:t>
            </w:r>
            <w:proofErr w:type="spellEnd"/>
            <w:r w:rsidRPr="00026DB9">
              <w:rPr>
                <w:color w:val="000000"/>
              </w:rPr>
              <w:t xml:space="preserve"> and </w:t>
            </w:r>
            <w:proofErr w:type="spellStart"/>
            <w:r w:rsidRPr="00026DB9">
              <w:rPr>
                <w:color w:val="000000"/>
              </w:rPr>
              <w:t>Willson</w:t>
            </w:r>
            <w:proofErr w:type="spellEnd"/>
            <w:r w:rsidRPr="00026DB9">
              <w:rPr>
                <w:color w:val="000000"/>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r w:rsidRPr="00026DB9">
              <w:rPr>
                <w:color w:val="000000"/>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r w:rsidRPr="00026DB9">
              <w:rPr>
                <w:color w:val="000000"/>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r w:rsidRPr="00026DB9">
              <w:rPr>
                <w:color w:val="000000"/>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r w:rsidRPr="00026DB9">
              <w:rPr>
                <w:color w:val="000000"/>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r w:rsidRPr="00026DB9">
              <w:rPr>
                <w:color w:val="000000"/>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r w:rsidRPr="00026DB9">
              <w:rPr>
                <w:color w:val="000000"/>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r w:rsidRPr="00026DB9">
              <w:rPr>
                <w:color w:val="000000"/>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r w:rsidRPr="00026DB9">
              <w:rPr>
                <w:color w:val="000000"/>
              </w:rPr>
              <w:t>Forest lizard</w:t>
            </w:r>
          </w:p>
        </w:tc>
      </w:tr>
    </w:tbl>
    <w:p w14:paraId="29A547EB" w14:textId="77777777" w:rsidR="00810213" w:rsidRPr="00026DB9" w:rsidRDefault="00810213" w:rsidP="00810213">
      <w:pPr>
        <w:rPr>
          <w:color w:val="000000"/>
        </w:rPr>
      </w:pPr>
    </w:p>
    <w:p w14:paraId="44C4DB03" w14:textId="77777777" w:rsidR="00810213" w:rsidRPr="00026DB9" w:rsidRDefault="00810213" w:rsidP="00810213">
      <w:pPr>
        <w:rPr>
          <w:color w:val="000000"/>
        </w:rPr>
      </w:pPr>
      <w:r w:rsidRPr="00026DB9">
        <w:rPr>
          <w:color w:val="000000"/>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color w:val="000000"/>
        </w:rPr>
      </w:pPr>
    </w:p>
    <w:p w14:paraId="20DCB306" w14:textId="77777777" w:rsidR="00810213" w:rsidRPr="00026DB9" w:rsidRDefault="00810213" w:rsidP="00810213">
      <w:pPr>
        <w:rPr>
          <w:color w:val="000000"/>
        </w:rPr>
      </w:pPr>
    </w:p>
    <w:p w14:paraId="4DCCB569" w14:textId="77777777" w:rsidR="00810213" w:rsidRPr="00026DB9" w:rsidRDefault="00810213" w:rsidP="00810213"/>
    <w:p w14:paraId="41585AE1" w14:textId="77777777" w:rsidR="00810213" w:rsidRPr="00026DB9" w:rsidRDefault="00810213" w:rsidP="00810213">
      <w:pPr>
        <w:rPr>
          <w:b/>
          <w:bCs/>
        </w:rPr>
      </w:pPr>
      <w:proofErr w:type="spellStart"/>
      <w:r w:rsidRPr="00026DB9">
        <w:rPr>
          <w:b/>
          <w:bCs/>
        </w:rPr>
        <w:t>Recalde</w:t>
      </w:r>
      <w:proofErr w:type="spellEnd"/>
      <w:r w:rsidRPr="00026DB9">
        <w:rPr>
          <w:b/>
          <w:bCs/>
        </w:rPr>
        <w:t xml:space="preserve"> et al. 2016</w:t>
      </w:r>
    </w:p>
    <w:p w14:paraId="75A34C7E" w14:textId="77777777" w:rsidR="00810213" w:rsidRPr="00026DB9" w:rsidRDefault="00810213" w:rsidP="00810213">
      <w:pPr>
        <w:rPr>
          <w:color w:val="1D1C1D"/>
        </w:rPr>
      </w:pPr>
      <w:r w:rsidRPr="00026DB9">
        <w:rPr>
          <w:color w:val="1D1C1D"/>
        </w:rPr>
        <w:t xml:space="preserve">Impacts of subsidies in the tropical forests. </w:t>
      </w:r>
    </w:p>
    <w:p w14:paraId="14BA670D" w14:textId="77777777" w:rsidR="00810213" w:rsidRPr="00026DB9" w:rsidRDefault="00810213" w:rsidP="00810213">
      <w:pPr>
        <w:spacing w:before="100" w:beforeAutospacing="1"/>
        <w:rPr>
          <w:color w:val="1D1C1D"/>
        </w:rPr>
      </w:pPr>
      <w:r w:rsidRPr="00026DB9">
        <w:rPr>
          <w:color w:val="1D1C1D"/>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 w14:paraId="5AA1557D" w14:textId="77777777" w:rsidR="00810213" w:rsidRPr="00026DB9" w:rsidRDefault="00810213" w:rsidP="00810213"/>
    <w:p w14:paraId="7A598D53" w14:textId="77777777" w:rsidR="00810213" w:rsidRPr="00026DB9" w:rsidRDefault="00810213" w:rsidP="00810213">
      <w:pPr>
        <w:rPr>
          <w:b/>
          <w:bCs/>
        </w:rPr>
      </w:pPr>
      <w:r w:rsidRPr="00026DB9">
        <w:rPr>
          <w:b/>
          <w:bCs/>
        </w:rPr>
        <w:t>Collins and Baxter 2014</w:t>
      </w:r>
    </w:p>
    <w:p w14:paraId="588F9F17" w14:textId="77777777" w:rsidR="00810213" w:rsidRPr="00026DB9" w:rsidRDefault="00810213" w:rsidP="00810213">
      <w:pPr>
        <w:rPr>
          <w:color w:val="1D1C1D"/>
        </w:rPr>
      </w:pPr>
      <w:r w:rsidRPr="00026DB9">
        <w:rPr>
          <w:color w:val="1D1C1D"/>
        </w:rPr>
        <w:lastRenderedPageBreak/>
        <w:t>"Salmon carcasses in un-vegetated habitats desiccated whereas in vegetated habitats</w:t>
      </w:r>
      <w:r w:rsidRPr="00026DB9">
        <w:rPr>
          <w:color w:val="1D1C1D"/>
        </w:rPr>
        <w:br/>
        <w:t xml:space="preserve">they remained moist which likely facilitated rapid </w:t>
      </w:r>
      <w:proofErr w:type="gramStart"/>
      <w:r w:rsidRPr="00026DB9">
        <w:rPr>
          <w:color w:val="1D1C1D"/>
        </w:rPr>
        <w:t>consumption</w:t>
      </w:r>
      <w:proofErr w:type="gramEnd"/>
      <w:r w:rsidRPr="00026DB9">
        <w:rPr>
          <w:color w:val="1D1C1D"/>
        </w:rPr>
        <w:t>"</w:t>
      </w:r>
    </w:p>
    <w:p w14:paraId="18D70B9A" w14:textId="77777777" w:rsidR="00810213" w:rsidRPr="00026DB9" w:rsidRDefault="00810213" w:rsidP="00810213"/>
    <w:p w14:paraId="0CE4C90C" w14:textId="77777777" w:rsidR="00810213" w:rsidRPr="00026DB9" w:rsidRDefault="00810213" w:rsidP="00810213">
      <w:r w:rsidRPr="00026DB9">
        <w:t>And from that same paper "Similar effects have been</w:t>
      </w:r>
    </w:p>
    <w:p w14:paraId="40018A61" w14:textId="77777777" w:rsidR="00810213" w:rsidRPr="00026DB9" w:rsidRDefault="00810213" w:rsidP="00810213">
      <w:r w:rsidRPr="00026DB9">
        <w:t xml:space="preserve">observed in tropical habitats, </w:t>
      </w:r>
      <w:proofErr w:type="gramStart"/>
      <w:r w:rsidRPr="00026DB9">
        <w:t>where</w:t>
      </w:r>
      <w:proofErr w:type="gramEnd"/>
      <w:r w:rsidRPr="00026DB9">
        <w:t xml:space="preserve"> desiccation</w:t>
      </w:r>
    </w:p>
    <w:p w14:paraId="16268DD9" w14:textId="77777777" w:rsidR="00810213" w:rsidRPr="00026DB9" w:rsidRDefault="00810213" w:rsidP="00810213">
      <w:r w:rsidRPr="00026DB9">
        <w:t>of reptile carcasses inhibited rates of consumption</w:t>
      </w:r>
    </w:p>
    <w:p w14:paraId="601C72CE" w14:textId="77777777" w:rsidR="00810213" w:rsidRPr="00026DB9" w:rsidRDefault="00810213" w:rsidP="00810213">
      <w:r w:rsidRPr="00026DB9">
        <w:t>by arthropods in dry versus wet habitats</w:t>
      </w:r>
    </w:p>
    <w:p w14:paraId="3E6D32C9" w14:textId="77777777" w:rsidR="00810213" w:rsidRPr="00026DB9" w:rsidRDefault="00810213" w:rsidP="00810213">
      <w:r w:rsidRPr="00026DB9">
        <w:t>(</w:t>
      </w:r>
      <w:proofErr w:type="spellStart"/>
      <w:r w:rsidRPr="00026DB9">
        <w:t>Cornaby</w:t>
      </w:r>
      <w:proofErr w:type="spellEnd"/>
      <w:r w:rsidRPr="00026DB9">
        <w:t xml:space="preserve"> 1974)."</w:t>
      </w:r>
    </w:p>
    <w:p w14:paraId="7E421CB6" w14:textId="77777777" w:rsidR="00810213" w:rsidRPr="00026DB9" w:rsidRDefault="00810213" w:rsidP="00810213">
      <w:pPr>
        <w:rPr>
          <w:shd w:val="clear" w:color="auto" w:fill="F8F8F8"/>
        </w:rPr>
      </w:pPr>
    </w:p>
    <w:p w14:paraId="49546E33" w14:textId="77777777" w:rsidR="00810213" w:rsidRPr="00026DB9" w:rsidRDefault="00810213" w:rsidP="00810213">
      <w:pPr>
        <w:rPr>
          <w:b/>
          <w:bCs/>
          <w:color w:val="1D1C1D"/>
        </w:rPr>
      </w:pPr>
      <w:r w:rsidRPr="00026DB9">
        <w:rPr>
          <w:b/>
          <w:bCs/>
          <w:color w:val="1D1C1D"/>
        </w:rPr>
        <w:t>Anderson and Polis 1998</w:t>
      </w:r>
    </w:p>
    <w:p w14:paraId="47146C93" w14:textId="77777777" w:rsidR="00810213" w:rsidRPr="00026DB9" w:rsidRDefault="00810213" w:rsidP="00810213">
      <w:r w:rsidRPr="00026DB9">
        <w:t>-coastal individuals exhibited more strongly marine-based diets than inland individuals (using stable isotopes)</w:t>
      </w:r>
    </w:p>
    <w:p w14:paraId="75961944" w14:textId="77777777" w:rsidR="00810213" w:rsidRPr="00026DB9" w:rsidRDefault="00810213" w:rsidP="00810213">
      <w:r w:rsidRPr="00026DB9">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 w14:paraId="2EF65C6D" w14:textId="77777777" w:rsidR="00810213" w:rsidRPr="00026DB9" w:rsidRDefault="00810213" w:rsidP="00810213">
      <w:r w:rsidRPr="00026DB9">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r w:rsidRPr="00026DB9">
        <w:tab/>
        <w:t xml:space="preserve">In a water limited system, adding water increases plant biomass, thus, reducing marine subsidy impact on arthropods. We have forests that are not water limited and little response from </w:t>
      </w:r>
      <w:proofErr w:type="gramStart"/>
      <w:r w:rsidRPr="00026DB9">
        <w:t>arthropods</w:t>
      </w:r>
      <w:proofErr w:type="gramEnd"/>
    </w:p>
    <w:p w14:paraId="2B5FF3A7" w14:textId="77777777" w:rsidR="00810213" w:rsidRPr="00026DB9" w:rsidRDefault="00810213" w:rsidP="00810213">
      <w:pPr>
        <w:rPr>
          <w:b/>
          <w:bCs/>
        </w:rPr>
      </w:pPr>
    </w:p>
    <w:p w14:paraId="1B130591" w14:textId="77777777" w:rsidR="00810213" w:rsidRPr="00026DB9" w:rsidRDefault="00810213" w:rsidP="00810213">
      <w:pPr>
        <w:rPr>
          <w:b/>
          <w:bCs/>
        </w:rPr>
      </w:pPr>
      <w:r w:rsidRPr="00026DB9">
        <w:rPr>
          <w:b/>
          <w:bCs/>
        </w:rPr>
        <w:t>Greig et al 2012</w:t>
      </w:r>
    </w:p>
    <w:p w14:paraId="43C9527C" w14:textId="77777777" w:rsidR="00810213" w:rsidRPr="00026DB9" w:rsidRDefault="00810213" w:rsidP="00810213">
      <w:r w:rsidRPr="00026DB9">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 w14:paraId="2686A54A" w14:textId="77777777" w:rsidR="00810213" w:rsidRPr="00026DB9" w:rsidRDefault="00810213" w:rsidP="00810213">
      <w:pPr>
        <w:rPr>
          <w:b/>
          <w:bCs/>
        </w:rPr>
      </w:pPr>
      <w:proofErr w:type="spellStart"/>
      <w:r w:rsidRPr="00026DB9">
        <w:rPr>
          <w:b/>
          <w:bCs/>
        </w:rPr>
        <w:t>Helfield</w:t>
      </w:r>
      <w:proofErr w:type="spellEnd"/>
      <w:r w:rsidRPr="00026DB9">
        <w:rPr>
          <w:b/>
          <w:bCs/>
        </w:rPr>
        <w:t xml:space="preserve"> and </w:t>
      </w:r>
      <w:proofErr w:type="spellStart"/>
      <w:r w:rsidRPr="00026DB9">
        <w:rPr>
          <w:b/>
          <w:bCs/>
        </w:rPr>
        <w:t>Naiman</w:t>
      </w:r>
      <w:proofErr w:type="spellEnd"/>
      <w:r w:rsidRPr="00026DB9">
        <w:rPr>
          <w:b/>
          <w:bCs/>
        </w:rPr>
        <w:t xml:space="preserve"> 2001</w:t>
      </w:r>
    </w:p>
    <w:p w14:paraId="167FC3AE" w14:textId="77777777" w:rsidR="00810213" w:rsidRPr="00026DB9" w:rsidRDefault="00810213" w:rsidP="00810213">
      <w:r w:rsidRPr="00026DB9">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 w14:paraId="339D7DF9" w14:textId="77777777" w:rsidR="00810213" w:rsidRPr="00026DB9" w:rsidRDefault="00810213" w:rsidP="00810213">
      <w:r w:rsidRPr="00026DB9">
        <w:rPr>
          <w:b/>
          <w:bCs/>
        </w:rPr>
        <w:t>Holt 2008</w:t>
      </w:r>
    </w:p>
    <w:p w14:paraId="3BF68AE8" w14:textId="77777777" w:rsidR="00810213" w:rsidRPr="00026DB9" w:rsidRDefault="00810213" w:rsidP="00810213">
      <w:r w:rsidRPr="00026DB9">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 w14:paraId="1812FBCB" w14:textId="77777777" w:rsidR="00810213" w:rsidRPr="00026DB9" w:rsidRDefault="00810213" w:rsidP="00810213">
      <w:pPr>
        <w:rPr>
          <w:b/>
          <w:bCs/>
        </w:rPr>
      </w:pPr>
      <w:proofErr w:type="spellStart"/>
      <w:r w:rsidRPr="00026DB9">
        <w:rPr>
          <w:b/>
          <w:bCs/>
        </w:rPr>
        <w:t>Jeffreis</w:t>
      </w:r>
      <w:proofErr w:type="spellEnd"/>
      <w:r w:rsidRPr="00026DB9">
        <w:rPr>
          <w:b/>
          <w:bCs/>
        </w:rPr>
        <w:t xml:space="preserve"> 2000 </w:t>
      </w:r>
    </w:p>
    <w:p w14:paraId="2B526574" w14:textId="77777777" w:rsidR="00810213" w:rsidRPr="00026DB9" w:rsidRDefault="00810213" w:rsidP="00810213">
      <w:pPr>
        <w:rPr>
          <w:b/>
          <w:bCs/>
        </w:rPr>
      </w:pPr>
    </w:p>
    <w:p w14:paraId="130ACA4A" w14:textId="77777777" w:rsidR="00810213" w:rsidRPr="00026DB9" w:rsidRDefault="00810213" w:rsidP="00810213">
      <w:r w:rsidRPr="00026DB9">
        <w:t xml:space="preserve">Where large amounts of agricultural resources are transferred to natural habitats, trophic dynamics </w:t>
      </w:r>
      <w:proofErr w:type="gramStart"/>
      <w:r w:rsidRPr="00026DB9">
        <w:t>change:</w:t>
      </w:r>
      <w:proofErr w:type="gramEnd"/>
      <w:r w:rsidRPr="00026DB9">
        <w:t xml:space="preserve"> trophic cascades can occur and rare or uncommon species can become invasive. </w:t>
      </w:r>
    </w:p>
    <w:p w14:paraId="1FFF46BC" w14:textId="77777777" w:rsidR="00810213" w:rsidRPr="00026DB9" w:rsidRDefault="00810213" w:rsidP="00810213">
      <w:r w:rsidRPr="00026DB9">
        <w:lastRenderedPageBreak/>
        <w:tab/>
      </w:r>
      <w:proofErr w:type="spellStart"/>
      <w:proofErr w:type="gramStart"/>
      <w:r w:rsidRPr="00026DB9">
        <w:t>Non native</w:t>
      </w:r>
      <w:proofErr w:type="spellEnd"/>
      <w:proofErr w:type="gramEnd"/>
      <w:r w:rsidRPr="00026DB9">
        <w:t>, nuisance grasses fertilized in dunes in our system…</w:t>
      </w:r>
    </w:p>
    <w:p w14:paraId="1F496993" w14:textId="77777777" w:rsidR="00810213" w:rsidRPr="00026DB9" w:rsidRDefault="00810213" w:rsidP="00810213"/>
    <w:p w14:paraId="5E63E69F" w14:textId="77777777" w:rsidR="00810213" w:rsidRPr="00026DB9" w:rsidRDefault="00810213" w:rsidP="00810213">
      <w:pPr>
        <w:rPr>
          <w:b/>
          <w:bCs/>
        </w:rPr>
      </w:pPr>
      <w:r w:rsidRPr="00026DB9">
        <w:rPr>
          <w:b/>
          <w:bCs/>
        </w:rPr>
        <w:t>Kenny et al 2017</w:t>
      </w:r>
    </w:p>
    <w:p w14:paraId="399340C6" w14:textId="77777777" w:rsidR="00810213" w:rsidRPr="00026DB9" w:rsidRDefault="00810213" w:rsidP="00810213">
      <w:r w:rsidRPr="00026DB9">
        <w:t>Seaweed subsidies changed perching heights and movement rates of lizards on Bahamian islands. Terrestrial predators forage on seaweed subsidies (</w:t>
      </w:r>
      <w:proofErr w:type="gramStart"/>
      <w:r w:rsidRPr="00026DB9">
        <w:t>i.e.</w:t>
      </w:r>
      <w:proofErr w:type="gramEnd"/>
      <w:r w:rsidRPr="00026DB9">
        <w:t xml:space="preserve"> predator release to terrestrial prey).</w:t>
      </w:r>
    </w:p>
    <w:p w14:paraId="6128ABB1" w14:textId="77777777" w:rsidR="00810213" w:rsidRPr="00026DB9" w:rsidRDefault="00810213" w:rsidP="00810213"/>
    <w:p w14:paraId="704F953E" w14:textId="77777777" w:rsidR="00810213" w:rsidRPr="00026DB9" w:rsidRDefault="00810213" w:rsidP="00810213">
      <w:pPr>
        <w:rPr>
          <w:b/>
          <w:bCs/>
        </w:rPr>
      </w:pPr>
      <w:r w:rsidRPr="00026DB9">
        <w:rPr>
          <w:b/>
          <w:bCs/>
        </w:rPr>
        <w:t>Marcarelli et al. 2011</w:t>
      </w:r>
    </w:p>
    <w:p w14:paraId="381D539A" w14:textId="77777777" w:rsidR="00810213" w:rsidRPr="00026DB9" w:rsidRDefault="00810213" w:rsidP="00810213">
      <w:r w:rsidRPr="00026DB9">
        <w:t xml:space="preserve">Literature review of studies (&gt;90) about open water metabolism in lakes and streams. They </w:t>
      </w:r>
      <w:proofErr w:type="spellStart"/>
      <w:r w:rsidRPr="00026DB9">
        <w:t>concude</w:t>
      </w:r>
      <w:proofErr w:type="spellEnd"/>
      <w:r w:rsidRPr="00026DB9">
        <w:t xml:space="preserve"> that animals select higher quality food regardless of allochthonous  vs autochthonous. </w:t>
      </w:r>
    </w:p>
    <w:p w14:paraId="581CF9F5" w14:textId="77777777" w:rsidR="00810213" w:rsidRPr="00026DB9" w:rsidRDefault="00810213" w:rsidP="00810213">
      <w:r w:rsidRPr="00026DB9">
        <w:t>“</w:t>
      </w:r>
      <w:proofErr w:type="gramStart"/>
      <w:r w:rsidRPr="00026DB9">
        <w:t>ecosystem</w:t>
      </w:r>
      <w:proofErr w:type="gramEnd"/>
      <w:r w:rsidRPr="00026DB9">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 w14:paraId="35812ED5" w14:textId="77777777" w:rsidR="00810213" w:rsidRPr="00026DB9" w:rsidRDefault="00810213" w:rsidP="00810213">
      <w:pPr>
        <w:rPr>
          <w:b/>
          <w:bCs/>
        </w:rPr>
      </w:pPr>
      <w:proofErr w:type="spellStart"/>
      <w:r w:rsidRPr="00026DB9">
        <w:rPr>
          <w:b/>
          <w:bCs/>
        </w:rPr>
        <w:t>Zelnik</w:t>
      </w:r>
      <w:proofErr w:type="spellEnd"/>
      <w:r w:rsidRPr="00026DB9">
        <w:rPr>
          <w:b/>
          <w:bCs/>
        </w:rPr>
        <w:t xml:space="preserve"> et al. 2023</w:t>
      </w:r>
    </w:p>
    <w:p w14:paraId="37EE82F0" w14:textId="77777777" w:rsidR="00810213" w:rsidRPr="00026DB9" w:rsidRDefault="00810213" w:rsidP="00810213">
      <w:r w:rsidRPr="00026DB9">
        <w:t>Modeling paper using methods from a previous study (</w:t>
      </w:r>
      <w:proofErr w:type="spellStart"/>
      <w:r w:rsidRPr="00026DB9">
        <w:t>zelnik</w:t>
      </w:r>
      <w:proofErr w:type="spellEnd"/>
      <w:r w:rsidRPr="00026DB9">
        <w:t xml:space="preserve"> 2023) and data from Cebrian (199, 2004).</w:t>
      </w:r>
    </w:p>
    <w:p w14:paraId="5421F7B2" w14:textId="77777777" w:rsidR="00810213" w:rsidRPr="00026DB9" w:rsidRDefault="00810213" w:rsidP="00810213"/>
    <w:p w14:paraId="36283E95" w14:textId="77777777" w:rsidR="00810213" w:rsidRPr="00026DB9" w:rsidRDefault="00810213" w:rsidP="00810213">
      <w:r w:rsidRPr="00026DB9">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 w14:paraId="2B51166D" w14:textId="77777777" w:rsidR="00810213" w:rsidRPr="00026DB9" w:rsidRDefault="00810213" w:rsidP="00810213">
      <w:r w:rsidRPr="00026DB9">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 w14:paraId="0FABE0A0" w14:textId="77777777" w:rsidR="00810213" w:rsidRPr="00026DB9" w:rsidRDefault="00810213" w:rsidP="00810213">
      <w:r w:rsidRPr="00026DB9">
        <w:t>“</w:t>
      </w:r>
      <w:proofErr w:type="gramStart"/>
      <w:r w:rsidRPr="00026DB9">
        <w:t>emphasizing</w:t>
      </w:r>
      <w:proofErr w:type="gramEnd"/>
      <w:r w:rsidRPr="00026DB9">
        <w:t xml:space="preserve"> that benefits of organic subsidies to primary production are context dependent”</w:t>
      </w:r>
    </w:p>
    <w:p w14:paraId="4FD52414" w14:textId="77777777" w:rsidR="00810213" w:rsidRPr="00026DB9" w:rsidRDefault="00810213" w:rsidP="00810213"/>
    <w:p w14:paraId="3ED5F7D2" w14:textId="77777777" w:rsidR="00810213" w:rsidRPr="00026DB9" w:rsidRDefault="00810213" w:rsidP="00810213"/>
    <w:p w14:paraId="319103FD" w14:textId="77777777" w:rsidR="00810213" w:rsidRPr="00026DB9" w:rsidRDefault="00810213" w:rsidP="00810213">
      <w:pPr>
        <w:rPr>
          <w:b/>
          <w:bCs/>
        </w:rPr>
      </w:pPr>
      <w:proofErr w:type="spellStart"/>
      <w:r w:rsidRPr="00026DB9">
        <w:rPr>
          <w:b/>
          <w:bCs/>
        </w:rPr>
        <w:t>Reshamwala</w:t>
      </w:r>
      <w:proofErr w:type="spellEnd"/>
      <w:r w:rsidRPr="00026DB9">
        <w:rPr>
          <w:b/>
          <w:bCs/>
        </w:rPr>
        <w:t xml:space="preserve"> et al 2018</w:t>
      </w:r>
    </w:p>
    <w:p w14:paraId="2352CC71" w14:textId="77777777" w:rsidR="00810213" w:rsidRPr="00026DB9" w:rsidRDefault="00810213" w:rsidP="00810213">
      <w:r w:rsidRPr="00026DB9">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 w14:paraId="6C190C81" w14:textId="77777777" w:rsidR="00810213" w:rsidRPr="00026DB9" w:rsidRDefault="00810213" w:rsidP="00810213"/>
    <w:p w14:paraId="1801AAA0" w14:textId="77777777" w:rsidR="00810213" w:rsidRPr="00026DB9" w:rsidRDefault="00810213" w:rsidP="00810213"/>
    <w:p w14:paraId="12FB760C" w14:textId="77777777" w:rsidR="00810213" w:rsidRPr="00026DB9" w:rsidRDefault="00810213" w:rsidP="00810213">
      <w:pPr>
        <w:shd w:val="clear" w:color="auto" w:fill="FFFFFF" w:themeFill="background1"/>
        <w:rPr>
          <w:b/>
          <w:bCs/>
          <w:color w:val="000000"/>
        </w:rPr>
      </w:pPr>
      <w:proofErr w:type="spellStart"/>
      <w:r w:rsidRPr="00026DB9">
        <w:rPr>
          <w:b/>
          <w:bCs/>
          <w:color w:val="000000"/>
        </w:rPr>
        <w:t>Piovia</w:t>
      </w:r>
      <w:proofErr w:type="spellEnd"/>
      <w:r w:rsidRPr="00026DB9">
        <w:rPr>
          <w:b/>
          <w:bCs/>
          <w:color w:val="000000"/>
        </w:rPr>
        <w:t>-Scott et al. 2013</w:t>
      </w:r>
    </w:p>
    <w:p w14:paraId="53EC6D7F" w14:textId="77777777" w:rsidR="00810213" w:rsidRPr="00026DB9" w:rsidRDefault="00810213" w:rsidP="00810213">
      <w:pPr>
        <w:shd w:val="clear" w:color="auto" w:fill="FFFFFF" w:themeFill="background1"/>
        <w:rPr>
          <w:color w:val="1D1C1D"/>
          <w:shd w:val="clear" w:color="auto" w:fill="F8F8F8"/>
        </w:rPr>
      </w:pPr>
    </w:p>
    <w:p w14:paraId="30317163"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w:t>
      </w:r>
      <w:r w:rsidRPr="00026DB9">
        <w:rPr>
          <w:color w:val="1D1C1D"/>
          <w:shd w:val="clear" w:color="auto" w:fill="F8F8F8"/>
        </w:rPr>
        <w:lastRenderedPageBreak/>
        <w:t>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color w:val="1D1C1D"/>
          <w:shd w:val="clear" w:color="auto" w:fill="F8F8F8"/>
        </w:rPr>
      </w:pPr>
    </w:p>
    <w:p w14:paraId="33C9BB29" w14:textId="77777777" w:rsidR="00810213" w:rsidRPr="00026DB9" w:rsidRDefault="00810213" w:rsidP="00810213">
      <w:pPr>
        <w:rPr>
          <w:b/>
          <w:bCs/>
        </w:rPr>
      </w:pPr>
      <w:proofErr w:type="spellStart"/>
      <w:r w:rsidRPr="00026DB9">
        <w:rPr>
          <w:b/>
          <w:bCs/>
        </w:rPr>
        <w:t>Piovia</w:t>
      </w:r>
      <w:proofErr w:type="spellEnd"/>
      <w:r w:rsidRPr="00026DB9">
        <w:rPr>
          <w:b/>
          <w:bCs/>
        </w:rPr>
        <w:t>-Scott et al 2019</w:t>
      </w:r>
    </w:p>
    <w:p w14:paraId="5D1DD89A" w14:textId="77777777" w:rsidR="00810213" w:rsidRPr="00026DB9" w:rsidRDefault="00810213" w:rsidP="00810213">
      <w:r w:rsidRPr="00026DB9">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 w14:paraId="1C8B5C52" w14:textId="77777777" w:rsidR="00810213" w:rsidRPr="00026DB9" w:rsidRDefault="00810213" w:rsidP="00810213">
      <w:pPr>
        <w:rPr>
          <w:b/>
          <w:bCs/>
        </w:rPr>
      </w:pPr>
      <w:proofErr w:type="spellStart"/>
      <w:r w:rsidRPr="00026DB9">
        <w:rPr>
          <w:b/>
          <w:bCs/>
        </w:rPr>
        <w:t>Riggi</w:t>
      </w:r>
      <w:proofErr w:type="spellEnd"/>
      <w:r w:rsidRPr="00026DB9">
        <w:rPr>
          <w:b/>
          <w:bCs/>
        </w:rPr>
        <w:t xml:space="preserve"> and </w:t>
      </w:r>
      <w:proofErr w:type="spellStart"/>
      <w:r w:rsidRPr="00026DB9">
        <w:rPr>
          <w:b/>
          <w:bCs/>
        </w:rPr>
        <w:t>Bommarco</w:t>
      </w:r>
      <w:proofErr w:type="spellEnd"/>
      <w:r w:rsidRPr="00026DB9">
        <w:rPr>
          <w:b/>
          <w:bCs/>
        </w:rPr>
        <w:t xml:space="preserve"> 2018</w:t>
      </w:r>
    </w:p>
    <w:p w14:paraId="29616718" w14:textId="77777777" w:rsidR="00810213" w:rsidRPr="00026DB9" w:rsidRDefault="00810213" w:rsidP="00810213">
      <w:r w:rsidRPr="00026DB9">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r w:rsidRPr="00026DB9">
        <w:t>Subsidy is fertilizer and the treatment is Removal of the subsidy.</w:t>
      </w:r>
    </w:p>
    <w:p w14:paraId="1DC96870" w14:textId="77777777" w:rsidR="00810213" w:rsidRPr="00026DB9" w:rsidRDefault="00810213" w:rsidP="00810213"/>
    <w:p w14:paraId="52B8540C" w14:textId="77777777" w:rsidR="00810213" w:rsidRPr="00026DB9" w:rsidRDefault="00810213" w:rsidP="00810213">
      <w:r w:rsidRPr="00026DB9">
        <w:t xml:space="preserve">Leroux and  </w:t>
      </w:r>
      <w:proofErr w:type="spellStart"/>
      <w:r w:rsidRPr="00026DB9">
        <w:t>Loreau</w:t>
      </w:r>
      <w:proofErr w:type="spellEnd"/>
      <w:r w:rsidRPr="00026DB9">
        <w:t>, 2008</w:t>
      </w:r>
    </w:p>
    <w:p w14:paraId="047D3584" w14:textId="77777777" w:rsidR="00810213" w:rsidRPr="00026DB9" w:rsidRDefault="00810213" w:rsidP="00810213"/>
    <w:p w14:paraId="527AC4AC" w14:textId="77777777" w:rsidR="00810213" w:rsidRPr="00026DB9" w:rsidRDefault="00810213" w:rsidP="00810213"/>
    <w:p w14:paraId="4AD7CB68" w14:textId="77777777" w:rsidR="00810213" w:rsidRPr="00026DB9" w:rsidRDefault="00810213" w:rsidP="00810213">
      <w:pPr>
        <w:rPr>
          <w:b/>
          <w:bCs/>
        </w:rPr>
      </w:pPr>
      <w:proofErr w:type="spellStart"/>
      <w:r w:rsidRPr="00026DB9">
        <w:rPr>
          <w:b/>
          <w:bCs/>
        </w:rPr>
        <w:t>Schnidler</w:t>
      </w:r>
      <w:proofErr w:type="spellEnd"/>
      <w:r w:rsidRPr="00026DB9">
        <w:rPr>
          <w:b/>
          <w:bCs/>
        </w:rPr>
        <w:t xml:space="preserve"> and Smits 2017</w:t>
      </w:r>
    </w:p>
    <w:p w14:paraId="53A33537" w14:textId="77777777" w:rsidR="00810213" w:rsidRPr="00026DB9" w:rsidRDefault="00810213" w:rsidP="00810213">
      <w:r w:rsidRPr="00026DB9">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 w14:paraId="4634F118" w14:textId="77777777" w:rsidR="00810213" w:rsidRPr="00026DB9" w:rsidRDefault="00810213" w:rsidP="00810213">
      <w:r w:rsidRPr="00026DB9">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 “Lizards reduced leaf damage significantly; because they consume numerous kinds of arthropods, including many </w:t>
      </w:r>
      <w:proofErr w:type="gramStart"/>
      <w:r w:rsidRPr="00026DB9">
        <w:rPr>
          <w:color w:val="1D1C1D"/>
          <w:shd w:val="clear" w:color="auto" w:fill="F8F8F8"/>
        </w:rPr>
        <w:t>herbivores</w:t>
      </w:r>
      <w:proofErr w:type="gramEnd"/>
      <w:r w:rsidRPr="00026DB9">
        <w:rPr>
          <w:color w:val="1D1C1D"/>
          <w:shd w:val="clear" w:color="auto" w:fill="F8F8F8"/>
        </w:rPr>
        <w:t>”</w:t>
      </w:r>
    </w:p>
    <w:p w14:paraId="62F95FFA"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color w:val="1D1C1D"/>
          <w:shd w:val="clear" w:color="auto" w:fill="F8F8F8"/>
        </w:rPr>
        <w:t>premanipulation</w:t>
      </w:r>
      <w:proofErr w:type="spellEnd"/>
      <w:r w:rsidRPr="00026DB9">
        <w:rPr>
          <w:color w:val="1D1C1D"/>
          <w:shd w:val="clear" w:color="auto" w:fill="F8F8F8"/>
        </w:rPr>
        <w:t xml:space="preserve"> value on each island as the covariate. If the P value for the covariate was !.10, the ANCOVA, which adjusts for </w:t>
      </w:r>
      <w:proofErr w:type="spellStart"/>
      <w:r w:rsidRPr="00026DB9">
        <w:rPr>
          <w:color w:val="1D1C1D"/>
          <w:shd w:val="clear" w:color="auto" w:fill="F8F8F8"/>
        </w:rPr>
        <w:t>premanipulation</w:t>
      </w:r>
      <w:proofErr w:type="spellEnd"/>
      <w:r w:rsidRPr="00026DB9">
        <w:rPr>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026DB9">
        <w:rPr>
          <w:color w:val="1D1C1D"/>
          <w:shd w:val="clear" w:color="auto" w:fill="F8F8F8"/>
        </w:rPr>
        <w:t>Littell</w:t>
      </w:r>
      <w:proofErr w:type="spellEnd"/>
      <w:r w:rsidRPr="00026DB9">
        <w:rPr>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color w:val="1D1C1D"/>
          <w:shd w:val="clear" w:color="auto" w:fill="F8F8F8"/>
        </w:rPr>
      </w:pPr>
    </w:p>
    <w:p w14:paraId="2863B33D" w14:textId="77777777" w:rsidR="00810213" w:rsidRPr="00026DB9" w:rsidRDefault="00810213" w:rsidP="00810213">
      <w:pPr>
        <w:shd w:val="clear" w:color="auto" w:fill="FFFFFF" w:themeFill="background1"/>
        <w:rPr>
          <w:b/>
          <w:bCs/>
          <w:color w:val="1D1C1D"/>
          <w:shd w:val="clear" w:color="auto" w:fill="F8F8F8"/>
        </w:rPr>
      </w:pPr>
      <w:r w:rsidRPr="00026DB9">
        <w:rPr>
          <w:b/>
          <w:bCs/>
          <w:color w:val="1D1C1D"/>
          <w:shd w:val="clear" w:color="auto" w:fill="F8F8F8"/>
        </w:rPr>
        <w:t>Spiller et al. 2010</w:t>
      </w:r>
    </w:p>
    <w:p w14:paraId="13DFEC93" w14:textId="77777777" w:rsidR="00810213" w:rsidRPr="00026DB9" w:rsidRDefault="00810213" w:rsidP="00810213">
      <w:pPr>
        <w:shd w:val="clear" w:color="auto" w:fill="FFFFFF" w:themeFill="background1"/>
        <w:rPr>
          <w:b/>
          <w:bCs/>
          <w:color w:val="1D1C1D"/>
          <w:shd w:val="clear" w:color="auto" w:fill="F8F8F8"/>
        </w:rPr>
      </w:pPr>
    </w:p>
    <w:p w14:paraId="10838CD6"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color w:val="1D1C1D"/>
          <w:shd w:val="clear" w:color="auto" w:fill="F8F8F8"/>
        </w:rPr>
        <w:t>rmMANOVA</w:t>
      </w:r>
      <w:proofErr w:type="spellEnd"/>
      <w:r w:rsidRPr="00026DB9">
        <w:rPr>
          <w:color w:val="1D1C1D"/>
          <w:shd w:val="clear" w:color="auto" w:fill="F8F8F8"/>
        </w:rPr>
        <w:t xml:space="preserve"> because it contains fewer assumptions (e.g., sphericity) than does </w:t>
      </w:r>
      <w:proofErr w:type="spellStart"/>
      <w:r w:rsidRPr="00026DB9">
        <w:rPr>
          <w:color w:val="1D1C1D"/>
          <w:shd w:val="clear" w:color="auto" w:fill="F8F8F8"/>
        </w:rPr>
        <w:t>rmANOVA</w:t>
      </w:r>
      <w:proofErr w:type="spellEnd"/>
      <w:r w:rsidRPr="00026DB9">
        <w:rPr>
          <w:color w:val="1D1C1D"/>
          <w:shd w:val="clear" w:color="auto" w:fill="F8F8F8"/>
        </w:rPr>
        <w:t>.</w:t>
      </w:r>
    </w:p>
    <w:p w14:paraId="21BEA185" w14:textId="77777777" w:rsidR="00810213" w:rsidRPr="00026DB9" w:rsidRDefault="00810213" w:rsidP="00810213">
      <w:pPr>
        <w:shd w:val="clear" w:color="auto" w:fill="FFFFFF" w:themeFill="background1"/>
        <w:rPr>
          <w:color w:val="1D1C1D"/>
          <w:shd w:val="clear" w:color="auto" w:fill="F8F8F8"/>
        </w:rPr>
      </w:pPr>
    </w:p>
    <w:p w14:paraId="29473280"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lastRenderedPageBreak/>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color w:val="1D1C1D"/>
          <w:shd w:val="clear" w:color="auto" w:fill="F8F8F8"/>
        </w:rPr>
      </w:pPr>
    </w:p>
    <w:p w14:paraId="7B336280" w14:textId="77777777" w:rsidR="00810213" w:rsidRPr="00026DB9" w:rsidRDefault="00810213" w:rsidP="00810213">
      <w:r w:rsidRPr="00026DB9">
        <w:rPr>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color w:val="1D1C1D"/>
          <w:shd w:val="clear" w:color="auto" w:fill="F8F8F8"/>
        </w:rPr>
      </w:pPr>
      <w:r w:rsidRPr="00026DB9">
        <w:rPr>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10-12T17:41:00Z" w:initials="RD">
    <w:p w14:paraId="66798DCB" w14:textId="77777777" w:rsidR="0045017B" w:rsidRDefault="0045017B" w:rsidP="00074CF0">
      <w:r>
        <w:rPr>
          <w:rStyle w:val="CommentReference"/>
        </w:rPr>
        <w:annotationRef/>
      </w:r>
      <w:r>
        <w:rPr>
          <w:rFonts w:asciiTheme="minorHAnsi" w:eastAsiaTheme="minorHAnsi" w:hAnsiTheme="minorHAnsi" w:cstheme="minorBidi"/>
          <w:color w:val="000000"/>
          <w:kern w:val="2"/>
          <w:sz w:val="20"/>
          <w:szCs w:val="20"/>
          <w14:ligatures w14:val="standardContextual"/>
        </w:rPr>
        <w:t>We have yet to talk about authorship on this.</w:t>
      </w:r>
    </w:p>
  </w:comment>
  <w:comment w:id="1" w:author="Ricardo Desantiago" w:date="2023-09-25T13:30:00Z" w:initials="RD">
    <w:p w14:paraId="1619283D" w14:textId="6E970A3B"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2"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3" w:author="Ricardo Desantiago" w:date="2023-10-11T17:19:00Z" w:initials="RD">
    <w:p w14:paraId="07A30B98" w14:textId="77777777" w:rsidR="001B0BDA" w:rsidRDefault="001B0BDA" w:rsidP="00864DA5">
      <w:r>
        <w:rPr>
          <w:rStyle w:val="CommentReference"/>
        </w:rPr>
        <w:annotationRef/>
      </w:r>
      <w:r>
        <w:rPr>
          <w:sz w:val="20"/>
          <w:szCs w:val="20"/>
        </w:rPr>
        <w:t>Need to change verbiage about change in perimeter methods since the piles changed in area.</w:t>
      </w:r>
      <w:r>
        <w:rPr>
          <w:sz w:val="20"/>
          <w:szCs w:val="20"/>
        </w:rPr>
        <w:cr/>
        <w:t>Beach</w:t>
      </w:r>
      <w:r>
        <w:rPr>
          <w:sz w:val="20"/>
          <w:szCs w:val="20"/>
        </w:rPr>
        <w:cr/>
        <w:t>Aug. 22 4.2m</w:t>
      </w:r>
      <w:r>
        <w:rPr>
          <w:sz w:val="20"/>
          <w:szCs w:val="20"/>
        </w:rPr>
        <w:cr/>
        <w:t>Nov. 22  3.2m</w:t>
      </w:r>
      <w:r>
        <w:rPr>
          <w:sz w:val="20"/>
          <w:szCs w:val="20"/>
        </w:rPr>
        <w:cr/>
        <w:t>Mar. 23  2.8m</w:t>
      </w:r>
      <w:r>
        <w:rPr>
          <w:sz w:val="20"/>
          <w:szCs w:val="20"/>
        </w:rPr>
        <w:cr/>
        <w:t>Aug. 23  2.4m</w:t>
      </w:r>
      <w:r>
        <w:rPr>
          <w:sz w:val="20"/>
          <w:szCs w:val="20"/>
        </w:rPr>
        <w:cr/>
        <w:t xml:space="preserve">Forest </w:t>
      </w:r>
      <w:r>
        <w:rPr>
          <w:sz w:val="20"/>
          <w:szCs w:val="20"/>
        </w:rPr>
        <w:cr/>
        <w:t>Aug. 22 3.7m</w:t>
      </w:r>
      <w:r>
        <w:rPr>
          <w:sz w:val="20"/>
          <w:szCs w:val="20"/>
        </w:rPr>
        <w:cr/>
        <w:t>Nov. 22  3.5m</w:t>
      </w:r>
      <w:r>
        <w:rPr>
          <w:sz w:val="20"/>
          <w:szCs w:val="20"/>
        </w:rPr>
        <w:cr/>
        <w:t>Mar. 23  2.9m</w:t>
      </w:r>
      <w:r>
        <w:rPr>
          <w:sz w:val="20"/>
          <w:szCs w:val="20"/>
        </w:rPr>
        <w:cr/>
        <w:t>Aug. 23  2.9m</w:t>
      </w:r>
    </w:p>
  </w:comment>
  <w:comment w:id="4" w:author="Ricardo Desantiago" w:date="2023-10-12T19:16:00Z" w:initials="RD">
    <w:p w14:paraId="107D8F9E" w14:textId="77777777" w:rsidR="00160A8F" w:rsidRDefault="00160A8F" w:rsidP="00052A54">
      <w:r>
        <w:rPr>
          <w:rStyle w:val="CommentReference"/>
        </w:rPr>
        <w:annotationRef/>
      </w:r>
      <w:r>
        <w:rPr>
          <w:rFonts w:asciiTheme="minorHAnsi" w:eastAsiaTheme="minorHAnsi" w:hAnsiTheme="minorHAnsi" w:cstheme="minorBidi"/>
          <w:color w:val="000000"/>
          <w:kern w:val="2"/>
          <w:sz w:val="20"/>
          <w:szCs w:val="20"/>
          <w14:ligatures w14:val="standardContextual"/>
        </w:rPr>
        <w:t>I did not write this out because I would like to talk to you about how we discuss these data and want to get this draft to you ASAP.</w:t>
      </w:r>
    </w:p>
  </w:comment>
  <w:comment w:id="5" w:author="Ricardo Desantiago" w:date="2023-10-12T17:23:00Z" w:initials="RD">
    <w:p w14:paraId="20E69630" w14:textId="53F26590"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6" w:author="Ricardo Desantiago" w:date="2023-10-06T13:00:00Z" w:initials="RD">
    <w:p w14:paraId="0FEAFD7B" w14:textId="10C57879"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7" w:author="Ricardo Desantiago" w:date="2023-10-12T18:31:00Z" w:initials="RD">
    <w:p w14:paraId="45CE8850" w14:textId="77777777" w:rsidR="00055CE8" w:rsidRDefault="00055CE8" w:rsidP="005D468D">
      <w:r>
        <w:rPr>
          <w:rStyle w:val="CommentReference"/>
        </w:rPr>
        <w:annotationRef/>
      </w:r>
      <w:r>
        <w:rPr>
          <w:rFonts w:asciiTheme="minorHAnsi" w:eastAsiaTheme="minorHAnsi" w:hAnsiTheme="minorHAnsi" w:cstheme="minorBidi"/>
          <w:kern w:val="2"/>
          <w:sz w:val="20"/>
          <w:szCs w:val="20"/>
          <w14:ligatures w14:val="standardContextual"/>
        </w:rPr>
        <w:t xml:space="preserve">Need to add panel letters </w:t>
      </w:r>
    </w:p>
  </w:comment>
  <w:comment w:id="8" w:author="Ricardo Desantiago" w:date="2023-10-12T18:32:00Z" w:initials="RD">
    <w:p w14:paraId="07EC5E22" w14:textId="78B17292" w:rsidR="00055CE8" w:rsidRDefault="00055CE8" w:rsidP="00A14D23">
      <w:r>
        <w:rPr>
          <w:rStyle w:val="CommentReference"/>
        </w:rPr>
        <w:annotationRef/>
      </w:r>
      <w:r>
        <w:rPr>
          <w:rFonts w:asciiTheme="minorHAnsi" w:eastAsiaTheme="minorHAnsi" w:hAnsiTheme="minorHAnsi" w:cstheme="minorBidi"/>
          <w:color w:val="000000"/>
          <w:kern w:val="2"/>
          <w:sz w:val="20"/>
          <w:szCs w:val="20"/>
          <w14:ligatures w14:val="standardContextual"/>
        </w:rPr>
        <w:t>Needs panel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798DCB" w15:done="0"/>
  <w15:commentEx w15:paraId="1CC96009" w15:done="0"/>
  <w15:commentEx w15:paraId="7496BF09" w15:done="0"/>
  <w15:commentEx w15:paraId="07A30B98" w15:done="0"/>
  <w15:commentEx w15:paraId="107D8F9E" w15:done="0"/>
  <w15:commentEx w15:paraId="20E69630" w15:done="0"/>
  <w15:commentEx w15:paraId="0FEAFD7B" w15:done="0"/>
  <w15:commentEx w15:paraId="45CE8850" w15:done="0"/>
  <w15:commentEx w15:paraId="07EC5E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AE43" w16cex:dateUtc="2023-10-13T00:41:00Z"/>
  <w16cex:commentExtensible w16cex:durableId="28BC0A0D" w16cex:dateUtc="2023-09-25T20:30:00Z"/>
  <w16cex:commentExtensible w16cex:durableId="28B2F772" w16cex:dateUtc="2023-09-18T23:21:00Z"/>
  <w16cex:commentExtensible w16cex:durableId="28D15787" w16cex:dateUtc="2023-10-12T00:19:00Z"/>
  <w16cex:commentExtensible w16cex:durableId="28D2C47E" w16cex:dateUtc="2023-10-13T02:16:00Z"/>
  <w16cex:commentExtensible w16cex:durableId="28D2A9F8" w16cex:dateUtc="2023-10-13T00:23:00Z"/>
  <w16cex:commentExtensible w16cex:durableId="28CA8380" w16cex:dateUtc="2023-10-06T20:00:00Z"/>
  <w16cex:commentExtensible w16cex:durableId="28D2BA1D" w16cex:dateUtc="2023-10-13T01:31:00Z"/>
  <w16cex:commentExtensible w16cex:durableId="28D2BA36" w16cex:dateUtc="2023-10-13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798DCB" w16cid:durableId="28D2AE43"/>
  <w16cid:commentId w16cid:paraId="1CC96009" w16cid:durableId="28BC0A0D"/>
  <w16cid:commentId w16cid:paraId="7496BF09" w16cid:durableId="28B2F772"/>
  <w16cid:commentId w16cid:paraId="07A30B98" w16cid:durableId="28D15787"/>
  <w16cid:commentId w16cid:paraId="107D8F9E" w16cid:durableId="28D2C47E"/>
  <w16cid:commentId w16cid:paraId="20E69630" w16cid:durableId="28D2A9F8"/>
  <w16cid:commentId w16cid:paraId="0FEAFD7B" w16cid:durableId="28CA8380"/>
  <w16cid:commentId w16cid:paraId="45CE8850" w16cid:durableId="28D2BA1D"/>
  <w16cid:commentId w16cid:paraId="07EC5E22" w16cid:durableId="28D2B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C5FDB" w14:textId="77777777" w:rsidR="008F63CC" w:rsidRDefault="008F63CC" w:rsidP="00AC7780">
      <w:r>
        <w:separator/>
      </w:r>
    </w:p>
  </w:endnote>
  <w:endnote w:type="continuationSeparator" w:id="0">
    <w:p w14:paraId="732D8D40" w14:textId="77777777" w:rsidR="008F63CC" w:rsidRDefault="008F63CC"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41D84" w14:textId="77777777" w:rsidR="008F63CC" w:rsidRDefault="008F63CC" w:rsidP="00AC7780">
      <w:r>
        <w:separator/>
      </w:r>
    </w:p>
  </w:footnote>
  <w:footnote w:type="continuationSeparator" w:id="0">
    <w:p w14:paraId="01A89B6A" w14:textId="77777777" w:rsidR="008F63CC" w:rsidRDefault="008F63CC"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1204"/>
    <w:rsid w:val="00011AA4"/>
    <w:rsid w:val="000152BD"/>
    <w:rsid w:val="000253EB"/>
    <w:rsid w:val="00026DB9"/>
    <w:rsid w:val="00035CD6"/>
    <w:rsid w:val="00037FC4"/>
    <w:rsid w:val="00047E0C"/>
    <w:rsid w:val="00051660"/>
    <w:rsid w:val="00055CE8"/>
    <w:rsid w:val="0005639F"/>
    <w:rsid w:val="000643FE"/>
    <w:rsid w:val="000647D7"/>
    <w:rsid w:val="0007018E"/>
    <w:rsid w:val="00074FF5"/>
    <w:rsid w:val="00076C98"/>
    <w:rsid w:val="000A0720"/>
    <w:rsid w:val="000A7236"/>
    <w:rsid w:val="000C1CBC"/>
    <w:rsid w:val="000C2845"/>
    <w:rsid w:val="000D66B8"/>
    <w:rsid w:val="000E3E9D"/>
    <w:rsid w:val="000F3F0D"/>
    <w:rsid w:val="000F7AF3"/>
    <w:rsid w:val="001124F3"/>
    <w:rsid w:val="00125F62"/>
    <w:rsid w:val="00130B3C"/>
    <w:rsid w:val="0013538D"/>
    <w:rsid w:val="00156F8C"/>
    <w:rsid w:val="00160A8F"/>
    <w:rsid w:val="001632B7"/>
    <w:rsid w:val="00165D21"/>
    <w:rsid w:val="00167854"/>
    <w:rsid w:val="001804D1"/>
    <w:rsid w:val="00180941"/>
    <w:rsid w:val="00187810"/>
    <w:rsid w:val="001A7CAC"/>
    <w:rsid w:val="001B0BDA"/>
    <w:rsid w:val="001C7DA4"/>
    <w:rsid w:val="001E02C4"/>
    <w:rsid w:val="001F0860"/>
    <w:rsid w:val="001F7AC6"/>
    <w:rsid w:val="002113AB"/>
    <w:rsid w:val="0021386B"/>
    <w:rsid w:val="0021697C"/>
    <w:rsid w:val="00221BC4"/>
    <w:rsid w:val="00227F01"/>
    <w:rsid w:val="00231FB2"/>
    <w:rsid w:val="0023252B"/>
    <w:rsid w:val="0023761E"/>
    <w:rsid w:val="002431FC"/>
    <w:rsid w:val="0024330C"/>
    <w:rsid w:val="002543F0"/>
    <w:rsid w:val="0026090F"/>
    <w:rsid w:val="0026217F"/>
    <w:rsid w:val="0027157D"/>
    <w:rsid w:val="0028606E"/>
    <w:rsid w:val="00296830"/>
    <w:rsid w:val="002A5C91"/>
    <w:rsid w:val="002B1772"/>
    <w:rsid w:val="002B57FC"/>
    <w:rsid w:val="002B5ED7"/>
    <w:rsid w:val="00300E0B"/>
    <w:rsid w:val="00305D33"/>
    <w:rsid w:val="00312041"/>
    <w:rsid w:val="00323966"/>
    <w:rsid w:val="00325E32"/>
    <w:rsid w:val="003309CA"/>
    <w:rsid w:val="00335252"/>
    <w:rsid w:val="00351A97"/>
    <w:rsid w:val="00355A91"/>
    <w:rsid w:val="00355E51"/>
    <w:rsid w:val="003604D4"/>
    <w:rsid w:val="00361121"/>
    <w:rsid w:val="003616C3"/>
    <w:rsid w:val="00362A18"/>
    <w:rsid w:val="00367923"/>
    <w:rsid w:val="003721CF"/>
    <w:rsid w:val="00375C47"/>
    <w:rsid w:val="00392690"/>
    <w:rsid w:val="00397A08"/>
    <w:rsid w:val="003A3675"/>
    <w:rsid w:val="003A483B"/>
    <w:rsid w:val="003B73FA"/>
    <w:rsid w:val="003C1541"/>
    <w:rsid w:val="003C57BE"/>
    <w:rsid w:val="003F42D7"/>
    <w:rsid w:val="00416398"/>
    <w:rsid w:val="00416615"/>
    <w:rsid w:val="00434E1F"/>
    <w:rsid w:val="0043676E"/>
    <w:rsid w:val="00447D8A"/>
    <w:rsid w:val="0045017B"/>
    <w:rsid w:val="00451157"/>
    <w:rsid w:val="004D1C3B"/>
    <w:rsid w:val="004D48CE"/>
    <w:rsid w:val="004E6BEA"/>
    <w:rsid w:val="00513537"/>
    <w:rsid w:val="005212D5"/>
    <w:rsid w:val="00530BFB"/>
    <w:rsid w:val="00550BB1"/>
    <w:rsid w:val="005A34C2"/>
    <w:rsid w:val="005B01DD"/>
    <w:rsid w:val="005F6C2A"/>
    <w:rsid w:val="005F7A5C"/>
    <w:rsid w:val="00604798"/>
    <w:rsid w:val="00604C42"/>
    <w:rsid w:val="006100D6"/>
    <w:rsid w:val="0061182B"/>
    <w:rsid w:val="006132AE"/>
    <w:rsid w:val="00621298"/>
    <w:rsid w:val="00625215"/>
    <w:rsid w:val="00625844"/>
    <w:rsid w:val="00627CC9"/>
    <w:rsid w:val="00631984"/>
    <w:rsid w:val="00671446"/>
    <w:rsid w:val="006734F1"/>
    <w:rsid w:val="00694716"/>
    <w:rsid w:val="006A6726"/>
    <w:rsid w:val="006A69A0"/>
    <w:rsid w:val="006C3D88"/>
    <w:rsid w:val="006D5A3F"/>
    <w:rsid w:val="006E17DF"/>
    <w:rsid w:val="006E4131"/>
    <w:rsid w:val="006E7CA4"/>
    <w:rsid w:val="006F0D99"/>
    <w:rsid w:val="006F3764"/>
    <w:rsid w:val="0070012D"/>
    <w:rsid w:val="00700751"/>
    <w:rsid w:val="007024E7"/>
    <w:rsid w:val="00712713"/>
    <w:rsid w:val="007178BA"/>
    <w:rsid w:val="007269BF"/>
    <w:rsid w:val="00733B05"/>
    <w:rsid w:val="007364CF"/>
    <w:rsid w:val="007446A7"/>
    <w:rsid w:val="00746825"/>
    <w:rsid w:val="00755A6C"/>
    <w:rsid w:val="00755A98"/>
    <w:rsid w:val="00760270"/>
    <w:rsid w:val="00773AE5"/>
    <w:rsid w:val="00783E58"/>
    <w:rsid w:val="0078526C"/>
    <w:rsid w:val="007A32B5"/>
    <w:rsid w:val="007A3C91"/>
    <w:rsid w:val="007A77B8"/>
    <w:rsid w:val="007B529A"/>
    <w:rsid w:val="007C270F"/>
    <w:rsid w:val="007E5EDD"/>
    <w:rsid w:val="00803B31"/>
    <w:rsid w:val="0080439A"/>
    <w:rsid w:val="00810213"/>
    <w:rsid w:val="00810873"/>
    <w:rsid w:val="00812B5D"/>
    <w:rsid w:val="00823FBC"/>
    <w:rsid w:val="00825C24"/>
    <w:rsid w:val="008439EE"/>
    <w:rsid w:val="00855857"/>
    <w:rsid w:val="00862E00"/>
    <w:rsid w:val="00871F56"/>
    <w:rsid w:val="00876BFB"/>
    <w:rsid w:val="00881AB1"/>
    <w:rsid w:val="00885AED"/>
    <w:rsid w:val="0089201B"/>
    <w:rsid w:val="008944DD"/>
    <w:rsid w:val="00895626"/>
    <w:rsid w:val="00895752"/>
    <w:rsid w:val="008A72CA"/>
    <w:rsid w:val="008C03B9"/>
    <w:rsid w:val="008C4B8A"/>
    <w:rsid w:val="008C5640"/>
    <w:rsid w:val="008C6756"/>
    <w:rsid w:val="008C7411"/>
    <w:rsid w:val="008D2A57"/>
    <w:rsid w:val="008D4038"/>
    <w:rsid w:val="008D68DD"/>
    <w:rsid w:val="008F3A5B"/>
    <w:rsid w:val="008F4880"/>
    <w:rsid w:val="008F63CC"/>
    <w:rsid w:val="00904D30"/>
    <w:rsid w:val="009122A3"/>
    <w:rsid w:val="00927EED"/>
    <w:rsid w:val="00935A62"/>
    <w:rsid w:val="00937F5B"/>
    <w:rsid w:val="00943107"/>
    <w:rsid w:val="00951B85"/>
    <w:rsid w:val="0095365B"/>
    <w:rsid w:val="00954212"/>
    <w:rsid w:val="00957391"/>
    <w:rsid w:val="0096172E"/>
    <w:rsid w:val="00984D96"/>
    <w:rsid w:val="00986E1C"/>
    <w:rsid w:val="009C44BF"/>
    <w:rsid w:val="009D014A"/>
    <w:rsid w:val="009D3469"/>
    <w:rsid w:val="009E40D0"/>
    <w:rsid w:val="009F2F92"/>
    <w:rsid w:val="009F607B"/>
    <w:rsid w:val="00A02B95"/>
    <w:rsid w:val="00A100C6"/>
    <w:rsid w:val="00A166FA"/>
    <w:rsid w:val="00A16984"/>
    <w:rsid w:val="00A272B3"/>
    <w:rsid w:val="00A5191F"/>
    <w:rsid w:val="00A56BDA"/>
    <w:rsid w:val="00A606B3"/>
    <w:rsid w:val="00A721AE"/>
    <w:rsid w:val="00A746FE"/>
    <w:rsid w:val="00AA3A08"/>
    <w:rsid w:val="00AA5387"/>
    <w:rsid w:val="00AB0848"/>
    <w:rsid w:val="00AC3650"/>
    <w:rsid w:val="00AC7780"/>
    <w:rsid w:val="00AD3944"/>
    <w:rsid w:val="00AF0368"/>
    <w:rsid w:val="00AF529E"/>
    <w:rsid w:val="00AF6248"/>
    <w:rsid w:val="00B0369E"/>
    <w:rsid w:val="00B079AB"/>
    <w:rsid w:val="00B11897"/>
    <w:rsid w:val="00B12E06"/>
    <w:rsid w:val="00B138B9"/>
    <w:rsid w:val="00B1467B"/>
    <w:rsid w:val="00B22B02"/>
    <w:rsid w:val="00B36067"/>
    <w:rsid w:val="00B362CD"/>
    <w:rsid w:val="00B50BDD"/>
    <w:rsid w:val="00B53690"/>
    <w:rsid w:val="00B556E8"/>
    <w:rsid w:val="00B61340"/>
    <w:rsid w:val="00B629A9"/>
    <w:rsid w:val="00B708B3"/>
    <w:rsid w:val="00B7245B"/>
    <w:rsid w:val="00B7422B"/>
    <w:rsid w:val="00B76F7A"/>
    <w:rsid w:val="00B9296D"/>
    <w:rsid w:val="00B95AA8"/>
    <w:rsid w:val="00BA79B3"/>
    <w:rsid w:val="00BC27ED"/>
    <w:rsid w:val="00BD369E"/>
    <w:rsid w:val="00BD5992"/>
    <w:rsid w:val="00BD64D6"/>
    <w:rsid w:val="00BD6579"/>
    <w:rsid w:val="00BE3346"/>
    <w:rsid w:val="00BF0058"/>
    <w:rsid w:val="00BF1832"/>
    <w:rsid w:val="00BF4680"/>
    <w:rsid w:val="00C06108"/>
    <w:rsid w:val="00C06229"/>
    <w:rsid w:val="00C12CE8"/>
    <w:rsid w:val="00C47D2C"/>
    <w:rsid w:val="00C743E7"/>
    <w:rsid w:val="00C8052B"/>
    <w:rsid w:val="00C90BC2"/>
    <w:rsid w:val="00CA4986"/>
    <w:rsid w:val="00CB412F"/>
    <w:rsid w:val="00CE5094"/>
    <w:rsid w:val="00CF5B7D"/>
    <w:rsid w:val="00D04B9B"/>
    <w:rsid w:val="00D0753C"/>
    <w:rsid w:val="00D10362"/>
    <w:rsid w:val="00D167C4"/>
    <w:rsid w:val="00D22106"/>
    <w:rsid w:val="00D356E4"/>
    <w:rsid w:val="00D40143"/>
    <w:rsid w:val="00D44184"/>
    <w:rsid w:val="00D52105"/>
    <w:rsid w:val="00D54E70"/>
    <w:rsid w:val="00D63436"/>
    <w:rsid w:val="00D67886"/>
    <w:rsid w:val="00D803EB"/>
    <w:rsid w:val="00D8205F"/>
    <w:rsid w:val="00D9601A"/>
    <w:rsid w:val="00DA67D8"/>
    <w:rsid w:val="00DB469D"/>
    <w:rsid w:val="00DC7809"/>
    <w:rsid w:val="00DF1C09"/>
    <w:rsid w:val="00DF1D33"/>
    <w:rsid w:val="00DF52BE"/>
    <w:rsid w:val="00E01807"/>
    <w:rsid w:val="00E12DD5"/>
    <w:rsid w:val="00E26110"/>
    <w:rsid w:val="00E27B67"/>
    <w:rsid w:val="00E31BBC"/>
    <w:rsid w:val="00E52667"/>
    <w:rsid w:val="00E561A6"/>
    <w:rsid w:val="00E565FB"/>
    <w:rsid w:val="00E665B5"/>
    <w:rsid w:val="00E706F9"/>
    <w:rsid w:val="00E840D0"/>
    <w:rsid w:val="00E860B7"/>
    <w:rsid w:val="00E96928"/>
    <w:rsid w:val="00E96A2B"/>
    <w:rsid w:val="00EA66E3"/>
    <w:rsid w:val="00EB7A46"/>
    <w:rsid w:val="00ED2F5B"/>
    <w:rsid w:val="00EE165A"/>
    <w:rsid w:val="00F030FB"/>
    <w:rsid w:val="00F334AB"/>
    <w:rsid w:val="00F42A23"/>
    <w:rsid w:val="00F44E97"/>
    <w:rsid w:val="00F63B4E"/>
    <w:rsid w:val="00F64688"/>
    <w:rsid w:val="00F71902"/>
    <w:rsid w:val="00F81134"/>
    <w:rsid w:val="00F811F5"/>
    <w:rsid w:val="00F92BBB"/>
    <w:rsid w:val="00F95532"/>
    <w:rsid w:val="00F963D3"/>
    <w:rsid w:val="00FA0634"/>
    <w:rsid w:val="00FA631F"/>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6550</Words>
  <Characters>3734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2</cp:revision>
  <cp:lastPrinted>2023-10-03T16:08:00Z</cp:lastPrinted>
  <dcterms:created xsi:type="dcterms:W3CDTF">2023-10-14T01:22:00Z</dcterms:created>
  <dcterms:modified xsi:type="dcterms:W3CDTF">2023-10-14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Wjx7hqUX"/&gt;&lt;style id="http://www.zotero.org/styles/ecology" hasBibliography="1" bibliographyStyleHasBeenSet="0"/&gt;&lt;prefs&gt;&lt;pref name="fieldType" value="Field"/&gt;&lt;/prefs&gt;&lt;/data&gt;</vt:lpwstr>
  </property>
</Properties>
</file>